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392576" w14:textId="1CFDA908" w:rsidR="00BA2CCA" w:rsidRPr="00D40B90" w:rsidRDefault="0046450B" w:rsidP="00A31691">
      <w:pPr>
        <w:jc w:val="both"/>
        <w:rPr>
          <w:rFonts w:ascii="Times New Roman" w:hAnsi="Times New Roman" w:cs="Times New Roman"/>
          <w:b/>
          <w:bCs/>
          <w:sz w:val="32"/>
          <w:szCs w:val="32"/>
        </w:rPr>
      </w:pPr>
      <w:r w:rsidRPr="00D40B90">
        <w:rPr>
          <w:rFonts w:ascii="Times New Roman" w:hAnsi="Times New Roman" w:cs="Times New Roman"/>
          <w:b/>
          <w:bCs/>
          <w:sz w:val="32"/>
          <w:szCs w:val="32"/>
        </w:rPr>
        <w:t xml:space="preserve">A Study of </w:t>
      </w:r>
      <w:r w:rsidR="004B071D" w:rsidRPr="00D40B90">
        <w:rPr>
          <w:rFonts w:ascii="Times New Roman" w:hAnsi="Times New Roman" w:cs="Times New Roman"/>
          <w:b/>
          <w:bCs/>
          <w:sz w:val="32"/>
          <w:szCs w:val="32"/>
        </w:rPr>
        <w:t xml:space="preserve">Behavioral Biases in </w:t>
      </w:r>
      <w:r w:rsidR="004565A2" w:rsidRPr="00D40B90">
        <w:rPr>
          <w:rFonts w:ascii="Times New Roman" w:hAnsi="Times New Roman" w:cs="Times New Roman"/>
          <w:b/>
          <w:bCs/>
          <w:sz w:val="32"/>
          <w:szCs w:val="32"/>
        </w:rPr>
        <w:t xml:space="preserve">Investment </w:t>
      </w:r>
      <w:r w:rsidR="004B071D" w:rsidRPr="00D40B90">
        <w:rPr>
          <w:rFonts w:ascii="Times New Roman" w:hAnsi="Times New Roman" w:cs="Times New Roman"/>
          <w:b/>
          <w:bCs/>
          <w:sz w:val="32"/>
          <w:szCs w:val="32"/>
        </w:rPr>
        <w:t>Decision-making of Women Entrepreneurs</w:t>
      </w:r>
    </w:p>
    <w:p w14:paraId="431A5BDF" w14:textId="77777777" w:rsidR="004B2935" w:rsidRPr="00B51D16" w:rsidRDefault="004B2935" w:rsidP="00A31691">
      <w:pPr>
        <w:jc w:val="both"/>
        <w:rPr>
          <w:rFonts w:ascii="Times New Roman" w:hAnsi="Times New Roman" w:cs="Times New Roman"/>
          <w:b/>
          <w:bCs/>
          <w:sz w:val="24"/>
          <w:szCs w:val="24"/>
        </w:rPr>
      </w:pPr>
    </w:p>
    <w:p w14:paraId="33E3E8EA" w14:textId="77777777" w:rsidR="004F0687" w:rsidRPr="00B51D16" w:rsidRDefault="004F0687" w:rsidP="00A31691">
      <w:pPr>
        <w:jc w:val="both"/>
        <w:rPr>
          <w:rFonts w:ascii="Times New Roman" w:hAnsi="Times New Roman" w:cs="Times New Roman"/>
          <w:sz w:val="24"/>
          <w:szCs w:val="24"/>
        </w:rPr>
      </w:pPr>
      <w:bookmarkStart w:id="0" w:name="_GoBack"/>
      <w:bookmarkEnd w:id="0"/>
    </w:p>
    <w:p w14:paraId="6F15B1F5" w14:textId="04EA31AE" w:rsidR="004B071D" w:rsidRPr="00B51D16" w:rsidRDefault="004B071D" w:rsidP="00A31691">
      <w:pPr>
        <w:jc w:val="both"/>
        <w:rPr>
          <w:rFonts w:ascii="Times New Roman" w:hAnsi="Times New Roman" w:cs="Times New Roman"/>
          <w:b/>
          <w:bCs/>
          <w:sz w:val="24"/>
          <w:szCs w:val="24"/>
        </w:rPr>
      </w:pPr>
      <w:r w:rsidRPr="00B51D16">
        <w:rPr>
          <w:rFonts w:ascii="Times New Roman" w:hAnsi="Times New Roman" w:cs="Times New Roman"/>
          <w:b/>
          <w:bCs/>
          <w:sz w:val="24"/>
          <w:szCs w:val="24"/>
        </w:rPr>
        <w:t>Abstract</w:t>
      </w:r>
    </w:p>
    <w:p w14:paraId="16ED4F52" w14:textId="54026BDA" w:rsidR="00CD1E0B" w:rsidRPr="00B51D16" w:rsidRDefault="005E65EA" w:rsidP="00A31691">
      <w:pPr>
        <w:jc w:val="both"/>
        <w:rPr>
          <w:rFonts w:ascii="Times New Roman" w:hAnsi="Times New Roman" w:cs="Times New Roman"/>
          <w:sz w:val="24"/>
          <w:szCs w:val="24"/>
        </w:rPr>
      </w:pPr>
      <w:r w:rsidRPr="00B51D16">
        <w:rPr>
          <w:rFonts w:ascii="Times New Roman" w:hAnsi="Times New Roman" w:cs="Times New Roman"/>
          <w:sz w:val="24"/>
          <w:szCs w:val="24"/>
        </w:rPr>
        <w:t>Entrepreneurship plays a critical role in economic development, with the growing participation of women contributing significantly to social and financial empowerment. However, the sustainability and growth of women-led enterprises largely depend on effective investment decision-making, which is often influenced by behavioral and psychological factors rather than purely rational evaluation. This study examines the role of behavioral biases in shaping the investment decisions of women entrepreneurs and explores the socio-cultural and educational factors that intensify these biases.</w:t>
      </w:r>
      <w:r w:rsidR="009B7ED7" w:rsidRPr="00B51D16">
        <w:rPr>
          <w:rFonts w:ascii="Times New Roman" w:hAnsi="Times New Roman" w:cs="Times New Roman"/>
          <w:sz w:val="24"/>
          <w:szCs w:val="24"/>
        </w:rPr>
        <w:t xml:space="preserve"> The study adopts a conceptual research design based on a systematic review of secondary data from peer-reviewed journals, academic books, and credible financial sources. A conceptual framework is developed to illustrate the relationship between antecedent factors, behavioral biases, and investment outcomes. The analysis identifies prominent biases affecting women entrepreneurs, including risk aversion, anchoring, loss aversion, herding behavior, and availability bias. The findings suggest that women entrepreneurs generally display lower levels of overconfidence compared to men, resulting in cautious and security-oriented investment approaches, which may sometimes delay strategic growth decisions.</w:t>
      </w:r>
      <w:r w:rsidR="00E101E0" w:rsidRPr="00B51D16">
        <w:rPr>
          <w:rFonts w:ascii="Times New Roman" w:hAnsi="Times New Roman" w:cs="Times New Roman"/>
          <w:sz w:val="24"/>
          <w:szCs w:val="24"/>
        </w:rPr>
        <w:t xml:space="preserve"> The paper concludes that behavioral biases significantly influence the investment landscape of women entrepreneurs, often encouraging short-term financial security over long-term expansion strategies. The proposed conceptual framework provides a foundation for future empirical investigation. </w:t>
      </w:r>
      <w:r w:rsidR="00D11035" w:rsidRPr="00D77BB0">
        <w:rPr>
          <w:rFonts w:ascii="Times New Roman" w:hAnsi="Times New Roman" w:cs="Times New Roman"/>
          <w:sz w:val="24"/>
          <w:szCs w:val="24"/>
        </w:rPr>
        <w:t xml:space="preserve">The </w:t>
      </w:r>
      <w:r w:rsidR="00D11035" w:rsidRPr="00D77BB0">
        <w:rPr>
          <w:rFonts w:ascii="Times New Roman" w:hAnsi="Times New Roman" w:cs="Times New Roman"/>
        </w:rPr>
        <w:t>Practical</w:t>
      </w:r>
      <w:r w:rsidR="00D11035" w:rsidRPr="00941E68">
        <w:t xml:space="preserve"> </w:t>
      </w:r>
      <w:r w:rsidR="00D11035" w:rsidRPr="00D77BB0">
        <w:rPr>
          <w:rFonts w:ascii="Times New Roman" w:hAnsi="Times New Roman" w:cs="Times New Roman"/>
        </w:rPr>
        <w:t xml:space="preserve">implications of the research is </w:t>
      </w:r>
      <w:r w:rsidR="00CA6DF1" w:rsidRPr="00D77BB0">
        <w:rPr>
          <w:rFonts w:ascii="Times New Roman" w:hAnsi="Times New Roman" w:cs="Times New Roman"/>
        </w:rPr>
        <w:t>for</w:t>
      </w:r>
      <w:r w:rsidR="00CA6DF1">
        <w:t xml:space="preserve"> </w:t>
      </w:r>
      <w:r w:rsidR="00CA6DF1" w:rsidRPr="00B51D16">
        <w:rPr>
          <w:rFonts w:ascii="Times New Roman" w:hAnsi="Times New Roman" w:cs="Times New Roman"/>
          <w:sz w:val="24"/>
          <w:szCs w:val="24"/>
        </w:rPr>
        <w:t>female entrepreneurs, financial consultants, and entities that provide support to entrepreneurial endeavors</w:t>
      </w:r>
      <w:r w:rsidR="00D11035" w:rsidRPr="00941E68">
        <w:t>.</w:t>
      </w:r>
      <w:r w:rsidR="009737C8">
        <w:t xml:space="preserve"> </w:t>
      </w:r>
      <w:r w:rsidR="00E101E0" w:rsidRPr="00B51D16">
        <w:rPr>
          <w:rFonts w:ascii="Times New Roman" w:hAnsi="Times New Roman" w:cs="Times New Roman"/>
          <w:sz w:val="24"/>
          <w:szCs w:val="24"/>
        </w:rPr>
        <w:t>The study recommends targeted financial education programs, mentorship support, and policy interventions to reduce cognitive biases and strengthen strategic investment capabilities among women entrepreneurs.</w:t>
      </w:r>
    </w:p>
    <w:p w14:paraId="318D34DE" w14:textId="5E8DB127" w:rsidR="004F0687" w:rsidRPr="00D8494C" w:rsidRDefault="00FC432F" w:rsidP="00A31691">
      <w:pPr>
        <w:jc w:val="both"/>
        <w:rPr>
          <w:rFonts w:ascii="Times New Roman" w:hAnsi="Times New Roman" w:cs="Times New Roman"/>
          <w:i/>
          <w:iCs/>
          <w:sz w:val="24"/>
          <w:szCs w:val="24"/>
        </w:rPr>
      </w:pPr>
      <w:r w:rsidRPr="00B51D16">
        <w:rPr>
          <w:rFonts w:ascii="Times New Roman" w:hAnsi="Times New Roman" w:cs="Times New Roman"/>
          <w:b/>
          <w:bCs/>
          <w:sz w:val="24"/>
          <w:szCs w:val="24"/>
        </w:rPr>
        <w:t>Keywords</w:t>
      </w:r>
      <w:r w:rsidR="009E510A" w:rsidRPr="00B51D16">
        <w:rPr>
          <w:rFonts w:ascii="Times New Roman" w:hAnsi="Times New Roman" w:cs="Times New Roman"/>
          <w:b/>
          <w:bCs/>
          <w:sz w:val="24"/>
          <w:szCs w:val="24"/>
        </w:rPr>
        <w:t>:</w:t>
      </w:r>
      <w:r w:rsidR="009E510A" w:rsidRPr="00B51D16">
        <w:rPr>
          <w:rFonts w:ascii="Times New Roman" w:hAnsi="Times New Roman" w:cs="Times New Roman"/>
          <w:sz w:val="24"/>
          <w:szCs w:val="24"/>
        </w:rPr>
        <w:t> </w:t>
      </w:r>
      <w:r w:rsidR="009E510A" w:rsidRPr="00B51D16">
        <w:rPr>
          <w:rFonts w:ascii="Times New Roman" w:hAnsi="Times New Roman" w:cs="Times New Roman"/>
          <w:i/>
          <w:iCs/>
          <w:sz w:val="24"/>
          <w:szCs w:val="24"/>
        </w:rPr>
        <w:t>Behavioral Finance, Women Entrepreneurs,</w:t>
      </w:r>
      <w:r w:rsidR="00950AFD">
        <w:rPr>
          <w:rFonts w:ascii="Times New Roman" w:hAnsi="Times New Roman" w:cs="Times New Roman"/>
          <w:i/>
          <w:iCs/>
          <w:sz w:val="24"/>
          <w:szCs w:val="24"/>
        </w:rPr>
        <w:t xml:space="preserve"> </w:t>
      </w:r>
      <w:r w:rsidR="009E510A" w:rsidRPr="00B51D16">
        <w:rPr>
          <w:rFonts w:ascii="Times New Roman" w:hAnsi="Times New Roman" w:cs="Times New Roman"/>
          <w:i/>
          <w:iCs/>
          <w:sz w:val="24"/>
          <w:szCs w:val="24"/>
        </w:rPr>
        <w:t>Investment Decision-making, Behavioral Biases,</w:t>
      </w:r>
      <w:r w:rsidR="00011370">
        <w:rPr>
          <w:rFonts w:ascii="Times New Roman" w:hAnsi="Times New Roman" w:cs="Times New Roman"/>
          <w:i/>
          <w:iCs/>
          <w:sz w:val="24"/>
          <w:szCs w:val="24"/>
        </w:rPr>
        <w:t xml:space="preserve"> </w:t>
      </w:r>
      <w:r w:rsidR="009E510A" w:rsidRPr="00B51D16">
        <w:rPr>
          <w:rFonts w:ascii="Times New Roman" w:hAnsi="Times New Roman" w:cs="Times New Roman"/>
          <w:i/>
          <w:iCs/>
          <w:sz w:val="24"/>
          <w:szCs w:val="24"/>
        </w:rPr>
        <w:t>Financial Literacy</w:t>
      </w:r>
      <w:r w:rsidR="00916D13">
        <w:rPr>
          <w:rFonts w:ascii="Times New Roman" w:hAnsi="Times New Roman" w:cs="Times New Roman"/>
          <w:i/>
          <w:iCs/>
          <w:sz w:val="24"/>
          <w:szCs w:val="24"/>
        </w:rPr>
        <w:t>, Gender biases</w:t>
      </w:r>
    </w:p>
    <w:p w14:paraId="332B13A5" w14:textId="77777777" w:rsidR="004B071D" w:rsidRPr="00B51D16" w:rsidRDefault="004B071D" w:rsidP="00A31691">
      <w:pPr>
        <w:jc w:val="both"/>
        <w:rPr>
          <w:rFonts w:ascii="Times New Roman" w:hAnsi="Times New Roman" w:cs="Times New Roman"/>
          <w:b/>
          <w:bCs/>
          <w:sz w:val="24"/>
          <w:szCs w:val="24"/>
        </w:rPr>
      </w:pPr>
    </w:p>
    <w:p w14:paraId="0CCDE02C" w14:textId="667A9953" w:rsidR="004B071D" w:rsidRPr="00B51D16" w:rsidRDefault="004B071D" w:rsidP="00A31691">
      <w:pPr>
        <w:jc w:val="both"/>
        <w:rPr>
          <w:rFonts w:ascii="Times New Roman" w:hAnsi="Times New Roman" w:cs="Times New Roman"/>
          <w:b/>
          <w:bCs/>
          <w:sz w:val="24"/>
          <w:szCs w:val="24"/>
        </w:rPr>
      </w:pPr>
      <w:r w:rsidRPr="00B51D16">
        <w:rPr>
          <w:rFonts w:ascii="Times New Roman" w:hAnsi="Times New Roman" w:cs="Times New Roman"/>
          <w:b/>
          <w:bCs/>
          <w:sz w:val="24"/>
          <w:szCs w:val="24"/>
        </w:rPr>
        <w:t>Introduction</w:t>
      </w:r>
    </w:p>
    <w:p w14:paraId="2032D8EA" w14:textId="137EE9CF" w:rsidR="00DF2A40" w:rsidRPr="00B51D16" w:rsidRDefault="002F19B1" w:rsidP="00A31691">
      <w:pPr>
        <w:jc w:val="both"/>
        <w:rPr>
          <w:rFonts w:ascii="Times New Roman" w:hAnsi="Times New Roman" w:cs="Times New Roman"/>
          <w:sz w:val="24"/>
          <w:szCs w:val="24"/>
        </w:rPr>
      </w:pPr>
      <w:r w:rsidRPr="00B51D16">
        <w:rPr>
          <w:rFonts w:ascii="Times New Roman" w:hAnsi="Times New Roman" w:cs="Times New Roman"/>
          <w:sz w:val="24"/>
          <w:szCs w:val="24"/>
        </w:rPr>
        <w:lastRenderedPageBreak/>
        <w:t>Entrepreneurship plays a pivotal role in economic development by fostering innovation, generating employment, and contributing to wealth creation.</w:t>
      </w:r>
      <w:r w:rsidR="00DF2A40" w:rsidRPr="00B51D16">
        <w:rPr>
          <w:rFonts w:ascii="Times New Roman" w:hAnsi="Times New Roman" w:cs="Times New Roman"/>
          <w:sz w:val="24"/>
          <w:szCs w:val="24"/>
        </w:rPr>
        <w:t xml:space="preserve"> Women's involvement in entrepreneurship has grown dramatically in both developed and emerging economies over the past few decades.</w:t>
      </w:r>
      <w:r w:rsidR="00B42F0B" w:rsidRPr="00B51D16">
        <w:rPr>
          <w:rFonts w:ascii="Times New Roman" w:hAnsi="Times New Roman" w:cs="Times New Roman"/>
          <w:sz w:val="24"/>
          <w:szCs w:val="24"/>
        </w:rPr>
        <w:t xml:space="preserve"> In traditional society, they were limited to the four walls and performed domestic duties, but they are now participating in an extensive variety of activities in modern society. Normally, women who are entrepreneurs expand their kitchen activities, primarily in the commercial making of the three Ps: pickles, papads, and powder. Some of them work in the hotel, catering, educational, consulting, public relations, and beauty clinic industries</w:t>
      </w:r>
      <w:r w:rsidR="000936DC" w:rsidRPr="00B51D16">
        <w:rPr>
          <w:rFonts w:ascii="Times New Roman" w:hAnsi="Times New Roman" w:cs="Times New Roman"/>
          <w:sz w:val="24"/>
          <w:szCs w:val="24"/>
        </w:rPr>
        <w:t xml:space="preserve"> </w:t>
      </w:r>
      <w:r w:rsidR="000936DC" w:rsidRPr="00C1306E">
        <w:rPr>
          <w:rFonts w:ascii="Times New Roman" w:hAnsi="Times New Roman" w:cs="Times New Roman"/>
          <w:b/>
          <w:bCs/>
          <w:sz w:val="24"/>
          <w:szCs w:val="24"/>
        </w:rPr>
        <w:fldChar w:fldCharType="begin"/>
      </w:r>
      <w:r w:rsidR="007B335C" w:rsidRPr="00C1306E">
        <w:rPr>
          <w:rFonts w:ascii="Times New Roman" w:hAnsi="Times New Roman" w:cs="Times New Roman"/>
          <w:b/>
          <w:bCs/>
          <w:sz w:val="24"/>
          <w:szCs w:val="24"/>
        </w:rPr>
        <w:instrText xml:space="preserve"> ADDIN ZOTERO_ITEM CSL_CITATION {"citationID":"8E4jOgYY","properties":{"formattedCitation":"(Y. Sharma, 2013)","plainCitation":"(Y. Sharma, 2013)","noteIndex":0},"citationItems":[{"id":44,"uris":["http://zotero.org/users/19503103/items/4I3RIG8A"],"itemData":{"id":44,"type":"article-journal","abstract":"Entrepreneurs play a key role in any economy. These are the people who have the skills and initiative necessary to take good new ideas to market and make the right decisions to make the idea profitable. The reward for the risks taken is the potential economic profits the entrepreneur could earn. Technically, a \"women entrepreneur\" is any women who organizes and manages any enterprise, usually with considerable initiative and risk. However, quite often the term \"women-owned business\" is used relative to government contracting. In this instance, the entrepreneur (a woman) owns (more than 50%), controls and runs the enterprise. Data has been collected from number of articles, books, periodicals and websites. The present study has been an attempt to generate awareness and to understand meaning, rationale for diversification. An extensive literature review is done on women entrepreneur. At the end some major problems faced by Indian women entrepreneurs, success stories of Indian women entrepreneurs, factors influencing women entrepreneurship and steps taken by the government for upliftment of Indian women entrepreneurs.","container-title":"IOSR Journal of Business and Management","DOI":"10.9790/487X-1530914","ISSN":"23197668, 2278487X","issue":"3","journalAbbreviation":"IOSR-JBM","language":"en","page":"09-14","source":"DOI.org (Crossref)","title":"Women Entrepreneur In India","URL":"http://www.iosrjournals.org/iosr-jbm/papers/Vol15-issue3/C01530914.pdf","volume":"15","author":[{"family":"Sharma","given":"Yogita"}],"accessed":{"date-parts":[["2026",3,3]]},"issued":{"date-parts":[["2013"]]}}}],"schema":"https://github.com/citation-style-language/schema/raw/master/csl-citation.json"} </w:instrText>
      </w:r>
      <w:r w:rsidR="000936DC" w:rsidRPr="00C1306E">
        <w:rPr>
          <w:rFonts w:ascii="Times New Roman" w:hAnsi="Times New Roman" w:cs="Times New Roman"/>
          <w:b/>
          <w:bCs/>
          <w:sz w:val="24"/>
          <w:szCs w:val="24"/>
        </w:rPr>
        <w:fldChar w:fldCharType="separate"/>
      </w:r>
      <w:r w:rsidR="007B335C" w:rsidRPr="00C1306E">
        <w:rPr>
          <w:rFonts w:ascii="Times New Roman" w:hAnsi="Times New Roman" w:cs="Times New Roman"/>
          <w:b/>
          <w:bCs/>
          <w:sz w:val="24"/>
        </w:rPr>
        <w:t>(Y. Sharma, 2013)</w:t>
      </w:r>
      <w:r w:rsidR="000936DC" w:rsidRPr="00C1306E">
        <w:rPr>
          <w:rFonts w:ascii="Times New Roman" w:hAnsi="Times New Roman" w:cs="Times New Roman"/>
          <w:b/>
          <w:bCs/>
          <w:sz w:val="24"/>
          <w:szCs w:val="24"/>
        </w:rPr>
        <w:fldChar w:fldCharType="end"/>
      </w:r>
      <w:r w:rsidR="000936DC" w:rsidRPr="00C1306E">
        <w:rPr>
          <w:rFonts w:ascii="Times New Roman" w:hAnsi="Times New Roman" w:cs="Times New Roman"/>
          <w:b/>
          <w:bCs/>
          <w:sz w:val="24"/>
          <w:szCs w:val="24"/>
        </w:rPr>
        <w:t>.</w:t>
      </w:r>
      <w:r w:rsidR="00DF2A40" w:rsidRPr="00B51D16">
        <w:rPr>
          <w:rFonts w:ascii="Times New Roman" w:hAnsi="Times New Roman" w:cs="Times New Roman"/>
          <w:sz w:val="24"/>
          <w:szCs w:val="24"/>
        </w:rPr>
        <w:t xml:space="preserve"> These days, it is acknowledged that women entrepreneurs play a crucial role in the development of businesses, social advancement, and inclusive economic growth. </w:t>
      </w:r>
      <w:r w:rsidR="001F7DCD" w:rsidRPr="00B51D16">
        <w:rPr>
          <w:rFonts w:ascii="Times New Roman" w:hAnsi="Times New Roman" w:cs="Times New Roman"/>
          <w:sz w:val="24"/>
          <w:szCs w:val="24"/>
        </w:rPr>
        <w:t>Women were initiating individual or group income-generating endeavors. In addition to providing them with income, this will enhance their capacity for making decisions, which will result in their total empowerment</w:t>
      </w:r>
      <w:r w:rsidR="00FA0F14" w:rsidRPr="00B51D16">
        <w:rPr>
          <w:rFonts w:ascii="Times New Roman" w:hAnsi="Times New Roman" w:cs="Times New Roman"/>
          <w:sz w:val="24"/>
          <w:szCs w:val="24"/>
        </w:rPr>
        <w:t xml:space="preserve"> </w:t>
      </w:r>
      <w:r w:rsidR="00B653D2" w:rsidRPr="00C1306E">
        <w:rPr>
          <w:rFonts w:ascii="Times New Roman" w:hAnsi="Times New Roman" w:cs="Times New Roman"/>
          <w:b/>
          <w:bCs/>
          <w:sz w:val="24"/>
          <w:szCs w:val="24"/>
        </w:rPr>
        <w:fldChar w:fldCharType="begin"/>
      </w:r>
      <w:r w:rsidR="00B653D2" w:rsidRPr="00C1306E">
        <w:rPr>
          <w:rFonts w:ascii="Times New Roman" w:hAnsi="Times New Roman" w:cs="Times New Roman"/>
          <w:b/>
          <w:bCs/>
          <w:sz w:val="24"/>
          <w:szCs w:val="24"/>
        </w:rPr>
        <w:instrText xml:space="preserve"> ADDIN ZOTERO_ITEM CSL_CITATION {"citationID":"UBXc98JC","properties":{"formattedCitation":"(N, 2021)","plainCitation":"(N, 2021)","noteIndex":0},"citationItems":[{"id":27,"uris":["http://zotero.org/users/19503103/items/9XQFISVV"],"itemData":{"id":27,"type":"article-journal","container-title":"International Journal of Social Sciences","DOI":"10.46852/2249-6637.04.2021.8","ISSN":"22496637, 23215771","issue":"4","journalAbbreviation":"IJSS","source":"DOI.org (Crossref)","title":"Decision Making Behaviour of Women Entrepreneurs","URL":"https://ndpublisher.in/admin/issues/IJSSv10n4g.pdf","volume":"10","author":[{"family":"N","given":"Suganthi","suffix":""}],"accessed":{"date-parts":[["2026",2,25]]},"issued":{"date-parts":[["2021",12,25]]}}}],"schema":"https://github.com/citation-style-language/schema/raw/master/csl-citation.json"} </w:instrText>
      </w:r>
      <w:r w:rsidR="00B653D2" w:rsidRPr="00C1306E">
        <w:rPr>
          <w:rFonts w:ascii="Times New Roman" w:hAnsi="Times New Roman" w:cs="Times New Roman"/>
          <w:b/>
          <w:bCs/>
          <w:sz w:val="24"/>
          <w:szCs w:val="24"/>
        </w:rPr>
        <w:fldChar w:fldCharType="separate"/>
      </w:r>
      <w:r w:rsidR="00B653D2" w:rsidRPr="00C1306E">
        <w:rPr>
          <w:rFonts w:ascii="Times New Roman" w:hAnsi="Times New Roman" w:cs="Times New Roman"/>
          <w:b/>
          <w:bCs/>
          <w:sz w:val="24"/>
          <w:szCs w:val="24"/>
        </w:rPr>
        <w:t>(N, 2021)</w:t>
      </w:r>
      <w:r w:rsidR="00B653D2" w:rsidRPr="00C1306E">
        <w:rPr>
          <w:rFonts w:ascii="Times New Roman" w:hAnsi="Times New Roman" w:cs="Times New Roman"/>
          <w:b/>
          <w:bCs/>
          <w:sz w:val="24"/>
          <w:szCs w:val="24"/>
        </w:rPr>
        <w:fldChar w:fldCharType="end"/>
      </w:r>
      <w:r w:rsidR="00632295" w:rsidRPr="00B51D16">
        <w:rPr>
          <w:rFonts w:ascii="Times New Roman" w:hAnsi="Times New Roman" w:cs="Times New Roman"/>
          <w:sz w:val="24"/>
          <w:szCs w:val="24"/>
        </w:rPr>
        <w:t xml:space="preserve">. </w:t>
      </w:r>
      <w:r w:rsidR="00DF2A40" w:rsidRPr="00B51D16">
        <w:rPr>
          <w:rFonts w:ascii="Times New Roman" w:hAnsi="Times New Roman" w:cs="Times New Roman"/>
          <w:sz w:val="24"/>
          <w:szCs w:val="24"/>
        </w:rPr>
        <w:t>Despite these advancements, women entrepreneurs still confront significant difficulties, especially when it comes to financial decision-making and investment behavior. Among these, investment decision-making is particularly important for long-term sustainability, competitiveness, and firm survival.</w:t>
      </w:r>
    </w:p>
    <w:p w14:paraId="15F66BBD" w14:textId="401B19F7" w:rsidR="00CA0915" w:rsidRPr="00C1306E" w:rsidRDefault="00D619AA" w:rsidP="00A31691">
      <w:pPr>
        <w:jc w:val="both"/>
        <w:rPr>
          <w:rFonts w:ascii="Times New Roman" w:hAnsi="Times New Roman" w:cs="Times New Roman"/>
          <w:b/>
          <w:bCs/>
          <w:sz w:val="24"/>
          <w:szCs w:val="24"/>
        </w:rPr>
      </w:pPr>
      <w:r w:rsidRPr="00B51D16">
        <w:rPr>
          <w:rFonts w:ascii="Times New Roman" w:hAnsi="Times New Roman" w:cs="Times New Roman"/>
          <w:sz w:val="24"/>
          <w:szCs w:val="24"/>
        </w:rPr>
        <w:t>The investment decision-making process is a process that describes how an investor decides the type of investment, how much investment, and when the investment will be made. Decision-making, in general, is a complex phenomenon encompassing all aspects of life, involving various dimensions, and the process of choosing from the myriad options available</w:t>
      </w:r>
      <w:r w:rsidR="00CC1628" w:rsidRPr="00B51D16">
        <w:rPr>
          <w:rFonts w:ascii="Times New Roman" w:hAnsi="Times New Roman" w:cs="Times New Roman"/>
          <w:sz w:val="24"/>
          <w:szCs w:val="24"/>
        </w:rPr>
        <w:t>.</w:t>
      </w:r>
      <w:r w:rsidR="00CA0915" w:rsidRPr="00B51D16">
        <w:rPr>
          <w:rFonts w:ascii="Times New Roman" w:hAnsi="Times New Roman" w:cs="Times New Roman"/>
          <w:sz w:val="24"/>
          <w:szCs w:val="24"/>
        </w:rPr>
        <w:t xml:space="preserve"> </w:t>
      </w:r>
      <w:r w:rsidRPr="00C1306E">
        <w:rPr>
          <w:rFonts w:ascii="Times New Roman" w:hAnsi="Times New Roman" w:cs="Times New Roman"/>
          <w:b/>
          <w:bCs/>
          <w:sz w:val="24"/>
          <w:szCs w:val="24"/>
        </w:rPr>
        <w:fldChar w:fldCharType="begin"/>
      </w:r>
      <w:r w:rsidRPr="00C1306E">
        <w:rPr>
          <w:rFonts w:ascii="Times New Roman" w:hAnsi="Times New Roman" w:cs="Times New Roman"/>
          <w:b/>
          <w:bCs/>
          <w:sz w:val="24"/>
          <w:szCs w:val="24"/>
        </w:rPr>
        <w:instrText xml:space="preserve"> ADDIN ZOTERO_ITEM CSL_CITATION {"citationID":"qhUrhi4H","properties":{"formattedCitation":"(Asandimitra et al., 2019)","plainCitation":"(Asandimitra et al., 2019)","noteIndex":0},"citationItems":[{"id":48,"uris":["http://zotero.org/users/19503103/items/YZHV2JIR"],"itemData":{"id":48,"type":"article-journal","abstract":"The purpose of this study is to measure the level of financial literacy of working women, to describe assets allocation, as well as the time and profit in investment. This research paper is a qualitative study using the descriptive method. Noting the purpose, it is suitable if the qualitative approach was implemented. The respondents are working women with most of them have been married, 16-22 years old on average, have a bachelor degree, and work in the government sector with the majority of the income is more than 4.000.000 rupiahs. Those respondents’ characteristics will influence their choice in doing investment because it is associated with the tolerance of risks. The first form of behavior and preference of investment done by working women is that majority of them have thought about investment plan and most of the respondents think that everyone can get profitable investment if they do financial planning and saving/investment. The second form of behavior is that the majority of respondents are more interested in property investment. The third form of behavior motivating working women in doing investment is themselves, like retirement planning and family security reason. Based on the study, it shows that working women have high financial literacy which is indicated by their discipline in doing the investment of their excess money, thus they have control over their finances and believe to get investment profit they should do financial planning.","container-title":"Information Management and Business Review","DOI":"10.22610/imbr.v11i2(I).2878","ISSN":"2220-3796","issue":"2(I)","journalAbbreviation":"IMBR","language":"en","license":"http://creativecommons.org/licenses/by/4.0","page":"10-20","source":"DOI.org (Crossref)","title":"Financial Behavior of Working Women in Investment Decision-Making","URL":"https://ojs.amhinternational.com/index.php/imbr/article/view/2878","volume":"11","author":[{"family":"Asandimitra","given":"Nadia"},{"family":"Seno Aji","given":"Tony"},{"literal":"Achmad Kautsar"}],"accessed":{"date-parts":[["2026",3,3]]},"issued":{"date-parts":[["2019",7,27]]}}}],"schema":"https://github.com/citation-style-language/schema/raw/master/csl-citation.json"} </w:instrText>
      </w:r>
      <w:r w:rsidRPr="00C1306E">
        <w:rPr>
          <w:rFonts w:ascii="Times New Roman" w:hAnsi="Times New Roman" w:cs="Times New Roman"/>
          <w:b/>
          <w:bCs/>
          <w:sz w:val="24"/>
          <w:szCs w:val="24"/>
        </w:rPr>
        <w:fldChar w:fldCharType="separate"/>
      </w:r>
      <w:r w:rsidRPr="00C1306E">
        <w:rPr>
          <w:rFonts w:ascii="Times New Roman" w:hAnsi="Times New Roman" w:cs="Times New Roman"/>
          <w:b/>
          <w:bCs/>
          <w:sz w:val="24"/>
          <w:szCs w:val="24"/>
        </w:rPr>
        <w:t>(Asandimitra et al., 2019)</w:t>
      </w:r>
      <w:r w:rsidRPr="00C1306E">
        <w:rPr>
          <w:rFonts w:ascii="Times New Roman" w:hAnsi="Times New Roman" w:cs="Times New Roman"/>
          <w:b/>
          <w:bCs/>
          <w:sz w:val="24"/>
          <w:szCs w:val="24"/>
        </w:rPr>
        <w:fldChar w:fldCharType="end"/>
      </w:r>
      <w:r w:rsidRPr="00B51D16">
        <w:rPr>
          <w:rFonts w:ascii="Times New Roman" w:hAnsi="Times New Roman" w:cs="Times New Roman"/>
          <w:sz w:val="24"/>
          <w:szCs w:val="24"/>
        </w:rPr>
        <w:t xml:space="preserve">. </w:t>
      </w:r>
      <w:r w:rsidR="00CA0915" w:rsidRPr="00B51D16">
        <w:rPr>
          <w:rFonts w:ascii="Times New Roman" w:hAnsi="Times New Roman" w:cs="Times New Roman"/>
          <w:sz w:val="24"/>
          <w:szCs w:val="24"/>
        </w:rPr>
        <w:t xml:space="preserve">According to traditional financial theories, these choices are made logically, taking into account all available information and an unbiased assessment of risk and return. However, real-world investing decisions typically vary from rationality due to the influence of psychological, emotional, and cognitive elements. </w:t>
      </w:r>
      <w:r w:rsidR="00F71B7B" w:rsidRPr="00B51D16">
        <w:rPr>
          <w:rFonts w:ascii="Times New Roman" w:hAnsi="Times New Roman" w:cs="Times New Roman"/>
          <w:sz w:val="24"/>
          <w:szCs w:val="24"/>
        </w:rPr>
        <w:t>Investment decisions have a direct impact on economic stability, wealth development, and individual financial goals, making them crucial</w:t>
      </w:r>
      <w:r w:rsidR="00EC5236" w:rsidRPr="00B51D16">
        <w:rPr>
          <w:rFonts w:ascii="Times New Roman" w:hAnsi="Times New Roman" w:cs="Times New Roman"/>
          <w:sz w:val="24"/>
          <w:szCs w:val="24"/>
        </w:rPr>
        <w:t xml:space="preserve"> </w:t>
      </w:r>
      <w:r w:rsidR="004E2F84" w:rsidRPr="00C1306E">
        <w:rPr>
          <w:rFonts w:ascii="Times New Roman" w:hAnsi="Times New Roman" w:cs="Times New Roman"/>
          <w:b/>
          <w:bCs/>
          <w:sz w:val="24"/>
          <w:szCs w:val="24"/>
        </w:rPr>
        <w:fldChar w:fldCharType="begin"/>
      </w:r>
      <w:r w:rsidR="004E2F84" w:rsidRPr="00C1306E">
        <w:rPr>
          <w:rFonts w:ascii="Times New Roman" w:hAnsi="Times New Roman" w:cs="Times New Roman"/>
          <w:b/>
          <w:bCs/>
          <w:sz w:val="24"/>
          <w:szCs w:val="24"/>
        </w:rPr>
        <w:instrText xml:space="preserve"> ADDIN ZOTERO_ITEM CSL_CITATION {"citationID":"DiChCVGe","properties":{"formattedCitation":"(Vinita Sharma, Manish Kumar Ravishchandra Pathak, 2025)","plainCitation":"(Vinita Sharma, Manish Kumar Ravishchandra Pathak, 2025)","noteIndex":0},"citationItems":[{"id":31,"uris":["http://zotero.org/users/19503103/items/92NM8E4P"],"itemData":{"id":31,"type":"article-journal","abstract":"Behavioral finance has gained importance as an essential framework for understanding investor decision-making, particularly the influence of psychological biases. Thus this study focused on examining behavioral biases that affect women investors in the Indian equity market. Despite increasing participation by women in financial markets, their investment decisions often exhibit distinct patterns shaped by cognitive and emotional factors. This study has considered and tried to measure behavioral biases such as loss aversion, mental accounting, herding, and heuristics on women’s investment choices. The study employed a descriptive research design and quantitative data from surveys where structured questionnaire was distributed among women investors across diverse age groups, education levels, and income brackets. Findings from this study highlight the significant role of loss aversion, which often leads to overly conservative investment strategies, and herding behavior, driven by reliance on social and familial networks for financial decisionmaking. Additionally, a notable degree of anchoring bias is observed in women’s preference for traditional investment vehicles over equities. Heuristics are a significant driver of investment decisions; the other psychological factors like loss aversion, mental accounting, and herding do not appear to have a substantial impact in this model.","container-title":"Journal of Informatics Education and Research","DOI":"10.52783/jier.v5i1.2173","ISSN":"1526-4726","issue":"1","journalAbbreviation":"jier","language":"en","source":"DOI.org (Crossref)","title":"INFLUENCE OF BEHAVIOURAL BIASES ON INVESTMENT DECISION OF INVESTORS FROM SURAT CITY","URL":"http://jier.org/index.php/journal/article/view/2173","volume":"5","author":[{"literal":"Vinita Sharma, Manish Kumar Ravishchandra Pathak"}],"accessed":{"date-parts":[["2026",2,25]]},"issued":{"date-parts":[["2025",2,13]]}}}],"schema":"https://github.com/citation-style-language/schema/raw/master/csl-citation.json"} </w:instrText>
      </w:r>
      <w:r w:rsidR="004E2F84" w:rsidRPr="00C1306E">
        <w:rPr>
          <w:rFonts w:ascii="Times New Roman" w:hAnsi="Times New Roman" w:cs="Times New Roman"/>
          <w:b/>
          <w:bCs/>
          <w:sz w:val="24"/>
          <w:szCs w:val="24"/>
        </w:rPr>
        <w:fldChar w:fldCharType="separate"/>
      </w:r>
      <w:r w:rsidR="004E2F84" w:rsidRPr="00C1306E">
        <w:rPr>
          <w:rFonts w:ascii="Times New Roman" w:hAnsi="Times New Roman" w:cs="Times New Roman"/>
          <w:b/>
          <w:bCs/>
          <w:sz w:val="24"/>
          <w:szCs w:val="24"/>
        </w:rPr>
        <w:t>(Vinita Sharma, Manish Kumar Ravishchandra Pathak, 2025)</w:t>
      </w:r>
      <w:r w:rsidR="004E2F84" w:rsidRPr="00C1306E">
        <w:rPr>
          <w:rFonts w:ascii="Times New Roman" w:hAnsi="Times New Roman" w:cs="Times New Roman"/>
          <w:b/>
          <w:bCs/>
          <w:sz w:val="24"/>
          <w:szCs w:val="24"/>
        </w:rPr>
        <w:fldChar w:fldCharType="end"/>
      </w:r>
      <w:r w:rsidR="00632295" w:rsidRPr="00C1306E">
        <w:rPr>
          <w:rFonts w:ascii="Times New Roman" w:hAnsi="Times New Roman" w:cs="Times New Roman"/>
          <w:b/>
          <w:bCs/>
          <w:sz w:val="24"/>
          <w:szCs w:val="24"/>
        </w:rPr>
        <w:t>.</w:t>
      </w:r>
      <w:r w:rsidR="00F71B7B" w:rsidRPr="00B51D16">
        <w:rPr>
          <w:rFonts w:ascii="Times New Roman" w:hAnsi="Times New Roman" w:cs="Times New Roman"/>
          <w:sz w:val="24"/>
          <w:szCs w:val="24"/>
        </w:rPr>
        <w:t xml:space="preserve"> </w:t>
      </w:r>
      <w:r w:rsidR="00CA0915" w:rsidRPr="00B51D16">
        <w:rPr>
          <w:rFonts w:ascii="Times New Roman" w:hAnsi="Times New Roman" w:cs="Times New Roman"/>
          <w:sz w:val="24"/>
          <w:szCs w:val="24"/>
        </w:rPr>
        <w:t>Behavioral finance, which combines knowledge from psychology and economics to explain systemic biases and heuristics that impact financial decision-making, has emerged as a result of this discovery.</w:t>
      </w:r>
      <w:r w:rsidR="002C6D8A" w:rsidRPr="00B51D16">
        <w:rPr>
          <w:rFonts w:ascii="Times New Roman" w:hAnsi="Times New Roman" w:cs="Times New Roman"/>
          <w:sz w:val="24"/>
          <w:szCs w:val="24"/>
        </w:rPr>
        <w:t xml:space="preserve"> </w:t>
      </w:r>
      <w:r w:rsidR="00EC5236" w:rsidRPr="00B51D16">
        <w:rPr>
          <w:rFonts w:ascii="Times New Roman" w:hAnsi="Times New Roman" w:cs="Times New Roman"/>
          <w:sz w:val="24"/>
          <w:szCs w:val="24"/>
        </w:rPr>
        <w:t xml:space="preserve">When making investment decisions, investors and governments should concentrate on identifying cognitive biases and different de-biasing techniques to eliminate them. </w:t>
      </w:r>
      <w:r w:rsidR="004E2F84" w:rsidRPr="00C1306E">
        <w:rPr>
          <w:rFonts w:ascii="Times New Roman" w:hAnsi="Times New Roman" w:cs="Times New Roman"/>
          <w:b/>
          <w:bCs/>
          <w:sz w:val="24"/>
          <w:szCs w:val="24"/>
        </w:rPr>
        <w:fldChar w:fldCharType="begin"/>
      </w:r>
      <w:r w:rsidR="004E2F84" w:rsidRPr="00C1306E">
        <w:rPr>
          <w:rFonts w:ascii="Times New Roman" w:hAnsi="Times New Roman" w:cs="Times New Roman"/>
          <w:b/>
          <w:bCs/>
          <w:sz w:val="24"/>
          <w:szCs w:val="24"/>
        </w:rPr>
        <w:instrText xml:space="preserve"> ADDIN ZOTERO_ITEM CSL_CITATION {"citationID":"ReNwUEfu","properties":{"formattedCitation":"(Dhungana et al., 2022)","plainCitation":"(Dhungana et al., 2022)","noteIndex":0},"citationItems":[{"id":36,"uris":["http://zotero.org/users/19503103/items/DRKYH2TL"],"itemData":{"id":36,"type":"article-journal","abstract":"Background: Behavioral finance deals with the study of psychological influences on investors and financial markets. Investors commonly perform investment analysis through fundamental and technical analysis. The behavior of the investment market originates from the principles of psychological decisionmaking that explains the reasons behind buying and selling stocks.\nObjectives: This paper aims to examine the effect of cognitive biases on investment decisions in Pokhara Valley, Nepal. The effect of five cognitive biases, such as availability, anchoring, overconfidence, herd instinct, and regret aversion, is measured on rational investment decision-making.\nMethods: This study is based on primary data sources using non-probability (convenience method) sampling techniques. There are seven brokerage houses in Pokhara valley, and researchers selected 179 respondents involved in stock market investment. Both descriptive and inferential analyses were made to analyze the data.\nResults: The study discovers a link between irrationality in financial decisionmaking and availability, overconfidence, and herd instinct biases, but anchoring and regret aversion biases had no effect on irrational investment decisions. However, though all the biases have a positive relationship with an irrational investment decision, overconfidence bias has the highest impact. Regret aversion bias has the least impact on investment decisions in comparison to the other four biases.\nConclusion: The investors and the policymakers should focus on finding the cognitive biases and various de-biasing methods to eradicate those biases throughout investment decision-making. The findings of this study have a number of implications for investors, brokers, and governments who aim to stimulate stock market investment.","container-title":"Quest Journal of Management and Social Sciences","DOI":"10.3126/qjmss.v4i1.45868","ISSN":"2705-4535, 2705-4527","issue":"1","journalAbbreviation":"QJMSS","language":"en","license":"http://creativecommons.org/licenses/by-nc-nd/4.0","page":"71-84","source":"DOI.org (Crossref)","title":"Effect of Cognitive Biases on Investment Decision Making: A Case of Pokhara Valley, Nepal","title-short":"Effect of Cognitive Biases on Investment Decision Making","URL":"https://www.nepjol.info/index.php/qjmss/article/view/45868","volume":"4","author":[{"family":"Dhungana","given":"Bharat Ram"},{"family":"Bhandari","given":"Sandhya"},{"family":"Ojha","given":"Deepak"},{"family":"Sharma","given":"Laxmi Kanta"}],"accessed":{"date-parts":[["2026",2,25]]},"issued":{"date-parts":[["2022",6,21]]}}}],"schema":"https://github.com/citation-style-language/schema/raw/master/csl-citation.json"} </w:instrText>
      </w:r>
      <w:r w:rsidR="004E2F84" w:rsidRPr="00C1306E">
        <w:rPr>
          <w:rFonts w:ascii="Times New Roman" w:hAnsi="Times New Roman" w:cs="Times New Roman"/>
          <w:b/>
          <w:bCs/>
          <w:sz w:val="24"/>
          <w:szCs w:val="24"/>
        </w:rPr>
        <w:fldChar w:fldCharType="separate"/>
      </w:r>
      <w:r w:rsidR="004E2F84" w:rsidRPr="00C1306E">
        <w:rPr>
          <w:rFonts w:ascii="Times New Roman" w:hAnsi="Times New Roman" w:cs="Times New Roman"/>
          <w:b/>
          <w:bCs/>
          <w:sz w:val="24"/>
          <w:szCs w:val="24"/>
        </w:rPr>
        <w:t>(Dhungana et al., 2022)</w:t>
      </w:r>
      <w:r w:rsidR="004E2F84" w:rsidRPr="00C1306E">
        <w:rPr>
          <w:rFonts w:ascii="Times New Roman" w:hAnsi="Times New Roman" w:cs="Times New Roman"/>
          <w:b/>
          <w:bCs/>
          <w:sz w:val="24"/>
          <w:szCs w:val="24"/>
        </w:rPr>
        <w:fldChar w:fldCharType="end"/>
      </w:r>
    </w:p>
    <w:p w14:paraId="204DCD3B" w14:textId="33BC9AAC" w:rsidR="009141B5" w:rsidRPr="00B51D16" w:rsidRDefault="00E9204F" w:rsidP="00A31691">
      <w:pPr>
        <w:jc w:val="both"/>
        <w:rPr>
          <w:rFonts w:ascii="Times New Roman" w:hAnsi="Times New Roman" w:cs="Times New Roman"/>
          <w:sz w:val="24"/>
          <w:szCs w:val="24"/>
        </w:rPr>
      </w:pPr>
      <w:r w:rsidRPr="00B51D16">
        <w:rPr>
          <w:rFonts w:ascii="Times New Roman" w:hAnsi="Times New Roman" w:cs="Times New Roman"/>
          <w:sz w:val="24"/>
          <w:szCs w:val="24"/>
        </w:rPr>
        <w:t xml:space="preserve">Behavioral biases are cognitive shortcuts or emotional tendencies that influence judgment and decision-making under conditions of uncertainty. </w:t>
      </w:r>
      <w:r w:rsidR="009141B5" w:rsidRPr="00B51D16">
        <w:rPr>
          <w:rFonts w:ascii="Times New Roman" w:hAnsi="Times New Roman" w:cs="Times New Roman"/>
          <w:sz w:val="24"/>
          <w:szCs w:val="24"/>
        </w:rPr>
        <w:t xml:space="preserve">These biases frequently cause people to make </w:t>
      </w:r>
      <w:r w:rsidR="009141B5" w:rsidRPr="00B51D16">
        <w:rPr>
          <w:rFonts w:ascii="Times New Roman" w:hAnsi="Times New Roman" w:cs="Times New Roman"/>
          <w:sz w:val="24"/>
          <w:szCs w:val="24"/>
        </w:rPr>
        <w:lastRenderedPageBreak/>
        <w:t xml:space="preserve">poor investment decisions, such as excessively avoiding risk, relying too heavily on prior experiences, or misinterpreting financial data. </w:t>
      </w:r>
      <w:r w:rsidR="000321AF" w:rsidRPr="00B51D16">
        <w:rPr>
          <w:rFonts w:ascii="Times New Roman" w:hAnsi="Times New Roman" w:cs="Times New Roman"/>
          <w:sz w:val="24"/>
          <w:szCs w:val="24"/>
        </w:rPr>
        <w:t>Behavioral biases are thought to be elements that prevent investors from acting rationally</w:t>
      </w:r>
      <w:r w:rsidR="00BB3079" w:rsidRPr="00B51D16">
        <w:rPr>
          <w:rFonts w:ascii="Times New Roman" w:hAnsi="Times New Roman" w:cs="Times New Roman"/>
          <w:sz w:val="24"/>
          <w:szCs w:val="24"/>
        </w:rPr>
        <w:t xml:space="preserve"> </w:t>
      </w:r>
      <w:r w:rsidR="00BB3079" w:rsidRPr="00C1306E">
        <w:rPr>
          <w:rFonts w:ascii="Times New Roman" w:hAnsi="Times New Roman" w:cs="Times New Roman"/>
          <w:b/>
          <w:bCs/>
          <w:sz w:val="24"/>
          <w:szCs w:val="24"/>
        </w:rPr>
        <w:fldChar w:fldCharType="begin"/>
      </w:r>
      <w:r w:rsidR="00BB3079" w:rsidRPr="00C1306E">
        <w:rPr>
          <w:rFonts w:ascii="Times New Roman" w:hAnsi="Times New Roman" w:cs="Times New Roman"/>
          <w:b/>
          <w:bCs/>
          <w:sz w:val="24"/>
          <w:szCs w:val="24"/>
        </w:rPr>
        <w:instrText xml:space="preserve"> ADDIN ZOTERO_ITEM CSL_CITATION {"citationID":"Ye9U4pjz","properties":{"formattedCitation":"(Rajput &amp; Samdariya, 2024)","plainCitation":"(Rajput &amp; Samdariya, 2024)","noteIndex":0},"citationItems":[{"id":34,"uris":["http://zotero.org/users/19503103/items/PX5A8LNH"],"itemData":{"id":34,"type":"article-journal","abstract":"The main objective is to study the various behavioral biases which are going to impact on the women micro entrepreneur investment decision. On respect of that mainly we are study the six main behavioral biases which include the Overconfidence Bias, Heuristic Bias, Availability Bias, Optimisms Bias, Loss Aversion Bias, Disposition Effect. For studying this research topic we are also analyze some other factors such as Anchoring Bias, Regret Aversion Bias, Confirmation Bias, Herd Behavior etc. which are also going to impacted on the investment decision. The cross-sectional research is going to conduct to perform this research study and also helps arrive at the appropriate conclusion. This research study are mainly going to conducted in the Pune city having the population of 45,69,000 peoples. The primary data is collected from the 181 women microentrepreneur who run their business Pune city by using a simple random sampling method and secondary data collected from the existing research paper, journals, newspaper, research article to get the updated knowledge about the research topic. Questionnaire method are going to use for the purpose of collection of data with the help of the quantitative data are obtained. The descriptive statistics are going to for arriving at the appropriate conclusion.","container-title":"ShodhKosh: Journal of Visual and Performing Arts","DOI":"10.29121/shodhkosh.v5.i6.2024.4140","ISSN":"2582-7472","issue":"6","journalAbbreviation":"ShodhKosh J. Vis. Per. Arts","language":"en","source":"DOI.org (Crossref)","title":"A STUDY OF BEHAVIOURAL FINANCE AND ITS IMPACT ON INVESTMENT DECISION OF WOMEN MICRO ENTREPRENEUR- A PILOT STUDY","URL":"https://www.granthaalayahpublication.org/Arts-Journal/ShodhKosh/article/view/4140","volume":"5","author":[{"family":"Rajput","given":"Vijaya B."},{"family":"Samdariya","given":"Payal"}],"accessed":{"date-parts":[["2026",2,25]]},"issued":{"date-parts":[["2024",6,30]]}}}],"schema":"https://github.com/citation-style-language/schema/raw/master/csl-citation.json"} </w:instrText>
      </w:r>
      <w:r w:rsidR="00BB3079" w:rsidRPr="00C1306E">
        <w:rPr>
          <w:rFonts w:ascii="Times New Roman" w:hAnsi="Times New Roman" w:cs="Times New Roman"/>
          <w:b/>
          <w:bCs/>
          <w:sz w:val="24"/>
          <w:szCs w:val="24"/>
        </w:rPr>
        <w:fldChar w:fldCharType="separate"/>
      </w:r>
      <w:r w:rsidR="00BB3079" w:rsidRPr="00C1306E">
        <w:rPr>
          <w:rFonts w:ascii="Times New Roman" w:hAnsi="Times New Roman" w:cs="Times New Roman"/>
          <w:b/>
          <w:bCs/>
          <w:sz w:val="24"/>
          <w:szCs w:val="24"/>
        </w:rPr>
        <w:t>(Rajput &amp; Samdariya, 2024)</w:t>
      </w:r>
      <w:r w:rsidR="00BB3079" w:rsidRPr="00C1306E">
        <w:rPr>
          <w:rFonts w:ascii="Times New Roman" w:hAnsi="Times New Roman" w:cs="Times New Roman"/>
          <w:b/>
          <w:bCs/>
          <w:sz w:val="24"/>
          <w:szCs w:val="24"/>
        </w:rPr>
        <w:fldChar w:fldCharType="end"/>
      </w:r>
      <w:r w:rsidR="00BB3079" w:rsidRPr="00C1306E">
        <w:rPr>
          <w:rFonts w:ascii="Times New Roman" w:hAnsi="Times New Roman" w:cs="Times New Roman"/>
          <w:b/>
          <w:bCs/>
          <w:sz w:val="24"/>
          <w:szCs w:val="24"/>
        </w:rPr>
        <w:t>.</w:t>
      </w:r>
      <w:r w:rsidR="00632295" w:rsidRPr="00B51D16">
        <w:rPr>
          <w:rFonts w:ascii="Times New Roman" w:hAnsi="Times New Roman" w:cs="Times New Roman"/>
          <w:sz w:val="24"/>
          <w:szCs w:val="24"/>
        </w:rPr>
        <w:t xml:space="preserve"> </w:t>
      </w:r>
      <w:r w:rsidR="009141B5" w:rsidRPr="00B51D16">
        <w:rPr>
          <w:rFonts w:ascii="Times New Roman" w:hAnsi="Times New Roman" w:cs="Times New Roman"/>
          <w:sz w:val="24"/>
          <w:szCs w:val="24"/>
        </w:rPr>
        <w:t>The effects of behavioral biases might be more noticeable for entrepreneurs, whose personal and corporate finances are tightly linked. Due to differences in social conditioning, risk perception, confidence, financial resource access, and institutional support structures, these biases may be experienced differently by women entrepreneurs in particular.</w:t>
      </w:r>
    </w:p>
    <w:p w14:paraId="55D1180A" w14:textId="5494DDBF" w:rsidR="004B071D" w:rsidRPr="00B51D16" w:rsidRDefault="00F45433" w:rsidP="00A31691">
      <w:pPr>
        <w:jc w:val="both"/>
        <w:rPr>
          <w:rFonts w:ascii="Times New Roman" w:hAnsi="Times New Roman" w:cs="Times New Roman"/>
          <w:sz w:val="24"/>
          <w:szCs w:val="24"/>
        </w:rPr>
      </w:pPr>
      <w:r w:rsidRPr="00B51D16">
        <w:rPr>
          <w:rFonts w:ascii="Times New Roman" w:hAnsi="Times New Roman" w:cs="Times New Roman"/>
          <w:sz w:val="24"/>
          <w:szCs w:val="24"/>
        </w:rPr>
        <w:t>Understanding the impact of behavio</w:t>
      </w:r>
      <w:r w:rsidR="006B261B" w:rsidRPr="00B51D16">
        <w:rPr>
          <w:rFonts w:ascii="Times New Roman" w:hAnsi="Times New Roman" w:cs="Times New Roman"/>
          <w:sz w:val="24"/>
          <w:szCs w:val="24"/>
        </w:rPr>
        <w:t>u</w:t>
      </w:r>
      <w:r w:rsidRPr="00B51D16">
        <w:rPr>
          <w:rFonts w:ascii="Times New Roman" w:hAnsi="Times New Roman" w:cs="Times New Roman"/>
          <w:sz w:val="24"/>
          <w:szCs w:val="24"/>
        </w:rPr>
        <w:t xml:space="preserve">ral biases on the investment decisions made by female entrepreneurs is crucial for both academic investigations and real-world policy development. </w:t>
      </w:r>
      <w:r w:rsidR="002B7C49" w:rsidRPr="002B7C49">
        <w:rPr>
          <w:rFonts w:ascii="Times New Roman" w:hAnsi="Times New Roman" w:cs="Times New Roman"/>
          <w:sz w:val="24"/>
          <w:szCs w:val="24"/>
        </w:rPr>
        <w:t xml:space="preserve">According to </w:t>
      </w:r>
      <w:r w:rsidR="00B8321E" w:rsidRPr="00B8321E">
        <w:rPr>
          <w:rFonts w:ascii="Times New Roman" w:hAnsi="Times New Roman" w:cs="Times New Roman"/>
          <w:b/>
          <w:bCs/>
          <w:sz w:val="24"/>
          <w:szCs w:val="24"/>
        </w:rPr>
        <w:fldChar w:fldCharType="begin"/>
      </w:r>
      <w:r w:rsidR="00B8321E" w:rsidRPr="00B8321E">
        <w:rPr>
          <w:rFonts w:ascii="Times New Roman" w:hAnsi="Times New Roman" w:cs="Times New Roman"/>
          <w:b/>
          <w:bCs/>
          <w:sz w:val="24"/>
          <w:szCs w:val="24"/>
        </w:rPr>
        <w:instrText xml:space="preserve"> ADDIN ZOTERO_ITEM CSL_CITATION {"citationID":"csNQwikA","properties":{"formattedCitation":"(Barber &amp; Odean, 2001)","plainCitation":"(Barber &amp; Odean, 2001)","noteIndex":0},"citationItems":[{"id":88,"uris":["http://zotero.org/users/19503103/items/6FM9BCTV"],"itemData":{"id":88,"type":"article-journal","abstract":"Theoretical models predict that overconfident investors trade excessively. We test this prediction by partitioning investors on gender. Psychological research demonstrates that, in areas such as finance, men are more overconfident than women. Thus, theory predicts that men will trade more excessively than women. Using account data for over 35,000 households from a large discount brokerage, we analyze the common stock investments of men and women from February 1991 through January 1997. We document that men trade 45 percent more than women. Trading reduces men’s net returns by 2.65 percentage points a year as opposed to 1.72 percentage points for women.","language":"en","source":"Zotero","title":"Boys will be Boys: Gender, Overconfidence, and Common Stock Investment","author":[{"family":"Barber","given":"Brad M"},{"family":"Odean","given":"Terrance"}],"issued":{"date-parts":[["2001"]]}}}],"schema":"https://github.com/citation-style-language/schema/raw/master/csl-citation.json"} </w:instrText>
      </w:r>
      <w:r w:rsidR="00B8321E" w:rsidRPr="00B8321E">
        <w:rPr>
          <w:rFonts w:ascii="Times New Roman" w:hAnsi="Times New Roman" w:cs="Times New Roman"/>
          <w:b/>
          <w:bCs/>
          <w:sz w:val="24"/>
          <w:szCs w:val="24"/>
        </w:rPr>
        <w:fldChar w:fldCharType="separate"/>
      </w:r>
      <w:r w:rsidR="00B8321E" w:rsidRPr="00B8321E">
        <w:rPr>
          <w:rFonts w:ascii="Times New Roman" w:hAnsi="Times New Roman" w:cs="Times New Roman"/>
          <w:b/>
          <w:bCs/>
          <w:sz w:val="24"/>
        </w:rPr>
        <w:t>(Barber &amp; Odean, 2001)</w:t>
      </w:r>
      <w:r w:rsidR="00B8321E" w:rsidRPr="00B8321E">
        <w:rPr>
          <w:rFonts w:ascii="Times New Roman" w:hAnsi="Times New Roman" w:cs="Times New Roman"/>
          <w:b/>
          <w:bCs/>
          <w:sz w:val="24"/>
          <w:szCs w:val="24"/>
        </w:rPr>
        <w:fldChar w:fldCharType="end"/>
      </w:r>
      <w:r w:rsidR="002B7C49" w:rsidRPr="002B7C49">
        <w:rPr>
          <w:rFonts w:ascii="Times New Roman" w:hAnsi="Times New Roman" w:cs="Times New Roman"/>
          <w:sz w:val="24"/>
          <w:szCs w:val="24"/>
        </w:rPr>
        <w:t>, women often trade less frequently, are more goal-oriented in their investment methods, and are more risk-averse than males.</w:t>
      </w:r>
      <w:r w:rsidR="002B7C49">
        <w:rPr>
          <w:rFonts w:ascii="Times New Roman" w:hAnsi="Times New Roman" w:cs="Times New Roman"/>
          <w:sz w:val="24"/>
          <w:szCs w:val="24"/>
        </w:rPr>
        <w:t xml:space="preserve"> </w:t>
      </w:r>
      <w:r w:rsidRPr="00B51D16">
        <w:rPr>
          <w:rFonts w:ascii="Times New Roman" w:hAnsi="Times New Roman" w:cs="Times New Roman"/>
          <w:sz w:val="24"/>
          <w:szCs w:val="24"/>
        </w:rPr>
        <w:t>Theoretically, by providing deeper insights into non-rational decision-making processes, studying gender-specific behavio</w:t>
      </w:r>
      <w:r w:rsidR="006B261B" w:rsidRPr="00B51D16">
        <w:rPr>
          <w:rFonts w:ascii="Times New Roman" w:hAnsi="Times New Roman" w:cs="Times New Roman"/>
          <w:sz w:val="24"/>
          <w:szCs w:val="24"/>
        </w:rPr>
        <w:t>u</w:t>
      </w:r>
      <w:r w:rsidRPr="00B51D16">
        <w:rPr>
          <w:rFonts w:ascii="Times New Roman" w:hAnsi="Times New Roman" w:cs="Times New Roman"/>
          <w:sz w:val="24"/>
          <w:szCs w:val="24"/>
        </w:rPr>
        <w:t>ral tendencies enhances the literature on behavioral finance and entrepreneurship. In reality, recognizing these biases can aid in the development of focused financial literacy programs, mentorship programs, and policy interventions meant to boost the self-assurance, risk assessment abilities, and strategic investment capabilities of female entrepreneurs.</w:t>
      </w:r>
    </w:p>
    <w:p w14:paraId="3392EFC9" w14:textId="0ED539D8" w:rsidR="004B071D" w:rsidRPr="00B51D16" w:rsidRDefault="004B071D" w:rsidP="00A31691">
      <w:pPr>
        <w:jc w:val="both"/>
        <w:rPr>
          <w:rFonts w:ascii="Times New Roman" w:hAnsi="Times New Roman" w:cs="Times New Roman"/>
          <w:b/>
          <w:bCs/>
          <w:sz w:val="24"/>
          <w:szCs w:val="24"/>
        </w:rPr>
      </w:pPr>
      <w:r w:rsidRPr="00B51D16">
        <w:rPr>
          <w:rFonts w:ascii="Times New Roman" w:hAnsi="Times New Roman" w:cs="Times New Roman"/>
          <w:b/>
          <w:bCs/>
          <w:sz w:val="24"/>
          <w:szCs w:val="24"/>
        </w:rPr>
        <w:t>Literature Review</w:t>
      </w:r>
    </w:p>
    <w:p w14:paraId="58473997" w14:textId="797446B5" w:rsidR="007E5212" w:rsidRPr="00B51D16" w:rsidRDefault="007E5212" w:rsidP="00A31691">
      <w:pPr>
        <w:jc w:val="both"/>
        <w:rPr>
          <w:rFonts w:ascii="Times New Roman" w:hAnsi="Times New Roman" w:cs="Times New Roman"/>
          <w:sz w:val="24"/>
          <w:szCs w:val="24"/>
        </w:rPr>
      </w:pPr>
      <w:r w:rsidRPr="00B51D16">
        <w:rPr>
          <w:rFonts w:ascii="Times New Roman" w:hAnsi="Times New Roman" w:cs="Times New Roman"/>
          <w:sz w:val="24"/>
          <w:szCs w:val="24"/>
        </w:rPr>
        <w:t>Traditionally, rational economic models have been used to explain investment decision-making. However, behavioral finance has shown that psychological biases consistently affect financial decisions, challenging this notion.</w:t>
      </w:r>
      <w:r w:rsidR="00D20382" w:rsidRPr="00B51D16">
        <w:rPr>
          <w:rFonts w:ascii="Times New Roman" w:hAnsi="Times New Roman" w:cs="Times New Roman"/>
          <w:sz w:val="24"/>
          <w:szCs w:val="24"/>
        </w:rPr>
        <w:t xml:space="preserve"> The seminal work of </w:t>
      </w:r>
      <w:r w:rsidR="00597378">
        <w:rPr>
          <w:rFonts w:ascii="Times New Roman" w:hAnsi="Times New Roman" w:cs="Times New Roman"/>
          <w:sz w:val="24"/>
          <w:szCs w:val="24"/>
        </w:rPr>
        <w:fldChar w:fldCharType="begin"/>
      </w:r>
      <w:r w:rsidR="00597378">
        <w:rPr>
          <w:rFonts w:ascii="Times New Roman" w:hAnsi="Times New Roman" w:cs="Times New Roman"/>
          <w:sz w:val="24"/>
          <w:szCs w:val="24"/>
        </w:rPr>
        <w:instrText xml:space="preserve"> ADDIN ZOTERO_ITEM CSL_CITATION {"citationID":"dxGplwx7","properties":{"formattedCitation":"(Kahneman &amp; Tversky, 1979)","plainCitation":"(Kahneman &amp; Tversky, 1979)","noteIndex":0},"citationItems":[{"id":10,"uris":["http://zotero.org/users/19503103/items/NX2VI2HR"],"itemData":{"id":10,"type":"article-journal","abstract":"The financial market is significantly influenced by investor psychology, with behavioral biases shaping investment decisions. The Indian mutual fund industry has grown rapidly, with Assets Under Management (AUM) exceeding ₹40 trillion. Despite this, rather than using logical analysis, many investors base their decisions on biases, leading to inconsistent investment patterns. The impact of behavioral biases on investing decision-making, including herd mentality, anchoring, loss aversion, and overconfidence, is investigated in this study. The primary objective is to analysed how these biases affect investor choices and suggest ways to promote rational financial behavior. A structured survey was conducted among investors in Bengaluru city, and data was analysed using statistical models, including regression and factor analysis, with spss as the analytical tool. The study evaluates the degree and influence of cognitive as well as emotional biases on investing behavior using important behavioral finance theories. The results show that psychological biases often cause investors to stray from logical decision-making, which impacts the performance of their portfolios. Over confidence leads to excessive trading, while loss aversion discourages necessary risks. The study emphasizes the necessity of bias-mitigation techniques and financial literacy initiatives. Future research can explore behavioral interventions to improve investor decision-making and financial stability.","container-title":"Econometrica","DOI":"10.2307/1914185","ISSN":"00129682","issue":"2","journalAbbreviation":"Econometrica","language":"en","page":"263","source":"DOI.org (Crossref)","title":"Prospect Theory: An Analysis of Decision under Risk","title-short":"Prospect Theory","URL":"https://www.jstor.org/stable/1914185?origin=crossref","volume":"47","author":[{"family":"Kahneman","given":"Daniel"},{"family":"Tversky","given":"Amos"}],"accessed":{"date-parts":[["2026",1,29]]},"issued":{"date-parts":[["1979",3]]}}}],"schema":"https://github.com/citation-style-language/schema/raw/master/csl-citation.json"} </w:instrText>
      </w:r>
      <w:r w:rsidR="00597378">
        <w:rPr>
          <w:rFonts w:ascii="Times New Roman" w:hAnsi="Times New Roman" w:cs="Times New Roman"/>
          <w:sz w:val="24"/>
          <w:szCs w:val="24"/>
        </w:rPr>
        <w:fldChar w:fldCharType="separate"/>
      </w:r>
      <w:r w:rsidR="00597378" w:rsidRPr="00597378">
        <w:rPr>
          <w:rFonts w:ascii="Times New Roman" w:hAnsi="Times New Roman" w:cs="Times New Roman"/>
          <w:b/>
          <w:bCs/>
          <w:sz w:val="24"/>
        </w:rPr>
        <w:t>(Kahneman &amp; Tversky, 1979)</w:t>
      </w:r>
      <w:r w:rsidR="00597378">
        <w:rPr>
          <w:rFonts w:ascii="Times New Roman" w:hAnsi="Times New Roman" w:cs="Times New Roman"/>
          <w:sz w:val="24"/>
          <w:szCs w:val="24"/>
        </w:rPr>
        <w:fldChar w:fldCharType="end"/>
      </w:r>
      <w:r w:rsidR="00D20382" w:rsidRPr="00B51D16">
        <w:rPr>
          <w:rFonts w:ascii="Times New Roman" w:hAnsi="Times New Roman" w:cs="Times New Roman"/>
          <w:sz w:val="24"/>
          <w:szCs w:val="24"/>
        </w:rPr>
        <w:t xml:space="preserve"> laid the foundation through Prospect Theory, which explains how individuals evaluate gains and losses asymmetrically. Their theory revealed that overconfidence can drive excessive risk-taking and trading, while loss aversion discourages risk acceptance, ultimately distorting portfolio performance. This theoretical lens provides a critical framework for examining investment decisions among women entrepreneurs.</w:t>
      </w:r>
    </w:p>
    <w:p w14:paraId="2EB60DC6" w14:textId="6F0B5A63" w:rsidR="00D20382" w:rsidRPr="00B51D16" w:rsidRDefault="00AC5842" w:rsidP="00A31691">
      <w:pPr>
        <w:jc w:val="both"/>
        <w:rPr>
          <w:rFonts w:ascii="Times New Roman" w:hAnsi="Times New Roman" w:cs="Times New Roman"/>
          <w:sz w:val="24"/>
          <w:szCs w:val="24"/>
        </w:rPr>
      </w:pPr>
      <w:r w:rsidRPr="00B51D16">
        <w:rPr>
          <w:rFonts w:ascii="Times New Roman" w:hAnsi="Times New Roman" w:cs="Times New Roman"/>
          <w:sz w:val="24"/>
          <w:szCs w:val="24"/>
        </w:rPr>
        <w:t>Subsequent literature has expanded the understanding of behavioral biases affecting investors</w:t>
      </w:r>
      <w:r w:rsidRPr="00597378">
        <w:rPr>
          <w:rFonts w:ascii="Times New Roman" w:hAnsi="Times New Roman" w:cs="Times New Roman"/>
          <w:b/>
          <w:bCs/>
          <w:sz w:val="24"/>
          <w:szCs w:val="24"/>
        </w:rPr>
        <w:t xml:space="preserve">. </w:t>
      </w:r>
      <w:r w:rsidR="00597378" w:rsidRPr="00597378">
        <w:rPr>
          <w:rFonts w:ascii="Times New Roman" w:hAnsi="Times New Roman" w:cs="Times New Roman"/>
          <w:b/>
          <w:bCs/>
          <w:sz w:val="24"/>
          <w:szCs w:val="24"/>
        </w:rPr>
        <w:fldChar w:fldCharType="begin"/>
      </w:r>
      <w:r w:rsidR="00597378" w:rsidRPr="00597378">
        <w:rPr>
          <w:rFonts w:ascii="Times New Roman" w:hAnsi="Times New Roman" w:cs="Times New Roman"/>
          <w:b/>
          <w:bCs/>
          <w:sz w:val="24"/>
          <w:szCs w:val="24"/>
        </w:rPr>
        <w:instrText xml:space="preserve"> ADDIN ZOTERO_ITEM CSL_CITATION {"citationID":"Bm1ccCnr","properties":{"formattedCitation":"(Kumar &amp; Goyal, 2015)","plainCitation":"(Kumar &amp; Goyal, 2015)","noteIndex":0},"citationItems":[{"id":49,"uris":["http://zotero.org/users/19503103/items/VHWJD8HV"],"itemData":{"id":49,"type":"article-journal","abstract":"– The purpose of this paper is to systematically review the literature published in past 33 years on behavioural biases in investment decision-making. The paper highlights the major gaps in the existing studies on behavioural biases. It also aims to raise specific questions for future research.  – We employ systematic literature review (SLR) method in the present study. The prominence of research is assessed by studying the year of publication, journal of publication, country of study, types of statistical method, citation analysis and content analysis on the literature on behavioural biases. The present study is based on 117 selected articles published in peer- review journals between 1980 and 2013.  – Much of the existing literature on behavioural biases indicates the limited research in emerging economies in this area, the dominance of secondary data-based empirical research, the lack of empirical research on individuals who exhibit herd behaviour, the focus on equity in home bias, and indecisive empirical findings on herding bias.  – This study focuses on individuals’ behavioural biases in investment decision-making. Our aim is to analyse the impact of cognitive biases on trading behaviour, volatility, market returns and portfolio selection.  – The paper covers a considerable period of time (1980-2013). To the best of authors’ knowledge, this study is the first using systematic literature review method in the area of behavioural finance and also the first to examine a combination of four different biases involved in investment decision-making. This paper will be useful to researchers, academicians and those working in the area of behavioural finance in understanding the impact of behavioural biases on investment decision-making.","container-title":"Qualitative Research in Financial Markets","DOI":"10.1108/QRFM-07-2014-0022","ISSN":"1755-4179","issue":"1","journalAbbreviation":"Qualitative Research in Financial Markets","page":"88-108","title":"Behavioural biases in investment decision making – a systematic literature review","URL":"https://doi.org/10.1108/QRFM-07-2014-0022","volume":"7","author":[{"family":"Kumar","given":"Satish"},{"family":"Goyal","given":"Nisha"}],"accessed":{"date-parts":[["2026",3,3]]},"issued":{"date-parts":[["2015",2,2]]}}}],"schema":"https://github.com/citation-style-language/schema/raw/master/csl-citation.json"} </w:instrText>
      </w:r>
      <w:r w:rsidR="00597378" w:rsidRPr="00597378">
        <w:rPr>
          <w:rFonts w:ascii="Times New Roman" w:hAnsi="Times New Roman" w:cs="Times New Roman"/>
          <w:b/>
          <w:bCs/>
          <w:sz w:val="24"/>
          <w:szCs w:val="24"/>
        </w:rPr>
        <w:fldChar w:fldCharType="separate"/>
      </w:r>
      <w:r w:rsidR="00597378" w:rsidRPr="00597378">
        <w:rPr>
          <w:rFonts w:ascii="Times New Roman" w:hAnsi="Times New Roman" w:cs="Times New Roman"/>
          <w:b/>
          <w:bCs/>
          <w:sz w:val="24"/>
        </w:rPr>
        <w:t>(Kumar &amp; Goyal, 2015)</w:t>
      </w:r>
      <w:r w:rsidR="00597378" w:rsidRPr="00597378">
        <w:rPr>
          <w:rFonts w:ascii="Times New Roman" w:hAnsi="Times New Roman" w:cs="Times New Roman"/>
          <w:b/>
          <w:bCs/>
          <w:sz w:val="24"/>
          <w:szCs w:val="24"/>
        </w:rPr>
        <w:fldChar w:fldCharType="end"/>
      </w:r>
      <w:r w:rsidR="00597378">
        <w:rPr>
          <w:rFonts w:ascii="Times New Roman" w:hAnsi="Times New Roman" w:cs="Times New Roman"/>
          <w:sz w:val="24"/>
          <w:szCs w:val="24"/>
        </w:rPr>
        <w:t xml:space="preserve"> </w:t>
      </w:r>
      <w:r w:rsidR="005E2296" w:rsidRPr="00B51D16">
        <w:rPr>
          <w:rFonts w:ascii="Times New Roman" w:hAnsi="Times New Roman" w:cs="Times New Roman"/>
          <w:sz w:val="24"/>
          <w:szCs w:val="24"/>
        </w:rPr>
        <w:t>through a systematic review, identified key recurring biases such as overconfidence, disposition effect, herding bias, and home bias, while also highlighting a significant research gap in emerging economies. Similarly,</w:t>
      </w:r>
      <w:r w:rsidR="00597378">
        <w:rPr>
          <w:rFonts w:ascii="Times New Roman" w:hAnsi="Times New Roman" w:cs="Times New Roman"/>
          <w:sz w:val="24"/>
          <w:szCs w:val="24"/>
        </w:rPr>
        <w:t xml:space="preserve"> </w:t>
      </w:r>
      <w:r w:rsidR="00597378" w:rsidRPr="00597378">
        <w:rPr>
          <w:rFonts w:ascii="Times New Roman" w:hAnsi="Times New Roman" w:cs="Times New Roman"/>
          <w:b/>
          <w:bCs/>
          <w:sz w:val="24"/>
          <w:szCs w:val="24"/>
        </w:rPr>
        <w:fldChar w:fldCharType="begin"/>
      </w:r>
      <w:r w:rsidR="00597378" w:rsidRPr="00597378">
        <w:rPr>
          <w:rFonts w:ascii="Times New Roman" w:hAnsi="Times New Roman" w:cs="Times New Roman"/>
          <w:b/>
          <w:bCs/>
          <w:sz w:val="24"/>
          <w:szCs w:val="24"/>
        </w:rPr>
        <w:instrText xml:space="preserve"> ADDIN ZOTERO_ITEM CSL_CITATION {"citationID":"9I1QpwyX","properties":{"formattedCitation":"(Badola et al., 2024)","plainCitation":"(Badola et al., 2024)","noteIndex":0},"citationItems":[{"id":63,"uris":["http://zotero.org/users/19503103/items/YE83GIZ9"],"itemData":{"id":63,"type":"article-journal","abstract":"Purpose\n              This study aims to systematically review various behavioral biases that impact an investor’s decision-making process. The prime objective of this paper is to thematically explore the behavioral bias literature and propose a comprehensive framework that can elucidate a more reasonable explanation of changes in financial markets and investors’ behavior.\n            \n            \n              Design/methodology/approach\n              Systematic literature review (SLR) methodology is applied to a portfolio of 71 peer-reviewed articles collected from different electronic databases between 2007 and 2021. Content analysis of the extant literature is performed to identify the research themes and existing gaps in the literature.\n            \n            \n              Findings\n              This research identifies publication trends of the behavioral biases literature and uncovers 24 different biases that impact individual investors’ decision-making. Through thematic analysis, an attribute–consequence–impact framework is proposed that explains different biases leading to individual investors’ irrationality. The study further proposes directions for future research by applying the theory–characteristics–context–methodology framework.\n            \n            \n              Research limitations/implications\n              The results of this research will help scholars and practitioners in understanding the existence of various behavioral biases and assist them in identifying potential strategies which can evade the negative effects of these biases. The findings will further help the financial service providers to understand these biases and improve the landscape of financial services.\n            \n            \n              Originality/value\n              The essence of the current paper is the application of the SLR method on 24 biases in the area of behavioral finance. To the best of the authors’ knowledge, this study is the first attempt of its kind which provides a methodical and comprehensive compilation of both cognitive and emotional behavioral biases that affect the individual investor’s decision-making.","container-title":"Qualitative Research in Financial Markets","DOI":"10.1108/QRFM-05-2022-0095","ISSN":"1755-4179, 1755-4179","issue":"3","journalAbbreviation":"QRFM","language":"en","license":"https://www.emerald.com/insight/site-policies","page":"448-476","source":"DOI.org (Crossref)","title":"A systematic review on behavioral biases affecting individual investment decisions","URL":"http://www.emerald.com/qrfm/article/16/3/448-476/1233712","volume":"16","author":[{"family":"Badola","given":"Sneha"},{"family":"Sahu","given":"Aditya Kumar"},{"family":"Adlakha","given":"Amit"}],"accessed":{"date-parts":[["2026",3,3]]},"issued":{"date-parts":[["2024",4,10]]}}}],"schema":"https://github.com/citation-style-language/schema/raw/master/csl-citation.json"} </w:instrText>
      </w:r>
      <w:r w:rsidR="00597378" w:rsidRPr="00597378">
        <w:rPr>
          <w:rFonts w:ascii="Times New Roman" w:hAnsi="Times New Roman" w:cs="Times New Roman"/>
          <w:b/>
          <w:bCs/>
          <w:sz w:val="24"/>
          <w:szCs w:val="24"/>
        </w:rPr>
        <w:fldChar w:fldCharType="separate"/>
      </w:r>
      <w:r w:rsidR="00597378" w:rsidRPr="00597378">
        <w:rPr>
          <w:rFonts w:ascii="Times New Roman" w:hAnsi="Times New Roman" w:cs="Times New Roman"/>
          <w:b/>
          <w:bCs/>
          <w:sz w:val="24"/>
        </w:rPr>
        <w:t>(Badola et al., 2024)</w:t>
      </w:r>
      <w:r w:rsidR="00597378" w:rsidRPr="00597378">
        <w:rPr>
          <w:rFonts w:ascii="Times New Roman" w:hAnsi="Times New Roman" w:cs="Times New Roman"/>
          <w:b/>
          <w:bCs/>
          <w:sz w:val="24"/>
          <w:szCs w:val="24"/>
        </w:rPr>
        <w:fldChar w:fldCharType="end"/>
      </w:r>
      <w:r w:rsidR="005E2296" w:rsidRPr="00B51D16">
        <w:rPr>
          <w:rFonts w:ascii="Times New Roman" w:hAnsi="Times New Roman" w:cs="Times New Roman"/>
          <w:sz w:val="24"/>
          <w:szCs w:val="24"/>
        </w:rPr>
        <w:t xml:space="preserve"> identified 24 behavioral biases influencing individual investors and proposed an attribute–consequence–impact framework explaining how these biases lead to irrational decision-making. Supporting </w:t>
      </w:r>
      <w:r w:rsidR="005E2296" w:rsidRPr="00B51D16">
        <w:rPr>
          <w:rFonts w:ascii="Times New Roman" w:hAnsi="Times New Roman" w:cs="Times New Roman"/>
          <w:sz w:val="24"/>
          <w:szCs w:val="24"/>
        </w:rPr>
        <w:lastRenderedPageBreak/>
        <w:t>this broader perspective</w:t>
      </w:r>
      <w:r w:rsidR="005E2296" w:rsidRPr="00597378">
        <w:rPr>
          <w:rFonts w:ascii="Times New Roman" w:hAnsi="Times New Roman" w:cs="Times New Roman"/>
          <w:b/>
          <w:bCs/>
          <w:sz w:val="24"/>
          <w:szCs w:val="24"/>
        </w:rPr>
        <w:t xml:space="preserve">, </w:t>
      </w:r>
      <w:r w:rsidR="00597378" w:rsidRPr="00597378">
        <w:rPr>
          <w:rFonts w:ascii="Times New Roman" w:hAnsi="Times New Roman" w:cs="Times New Roman"/>
          <w:b/>
          <w:bCs/>
          <w:sz w:val="24"/>
          <w:szCs w:val="24"/>
        </w:rPr>
        <w:fldChar w:fldCharType="begin"/>
      </w:r>
      <w:r w:rsidR="00597378" w:rsidRPr="00597378">
        <w:rPr>
          <w:rFonts w:ascii="Times New Roman" w:hAnsi="Times New Roman" w:cs="Times New Roman"/>
          <w:b/>
          <w:bCs/>
          <w:sz w:val="24"/>
          <w:szCs w:val="24"/>
        </w:rPr>
        <w:instrText xml:space="preserve"> ADDIN ZOTERO_ITEM CSL_CITATION {"citationID":"Wou2HdNq","properties":{"formattedCitation":"(Gayathir &amp; Sathya, 2024)","plainCitation":"(Gayathir &amp; Sathya, 2024)","noteIndex":0},"citationItems":[{"id":66,"uris":["http://zotero.org/users/19503103/items/5CU595CC"],"itemData":{"id":66,"type":"article-journal","abstract":"In the realm of investment decisions, the influence of behavioral biases has emerged as a captivating area of exploration. This article embarks on a comprehensive journey through the landscape of behavioral biases in investment choices, delving into their profound impact on financial markets. Contrary to traditional finance theories assuming rationality, a multitude of empirical evidence attests to the pervasive effects of cognitive and emotional biases. Through an extensive literature review, this article elucidates the intricacies of key biases such as overconfidence, loss aversion, anchoring, confirmation bias, herding behavior, disposition effect, framing effects, and regret aversion. By examining the distinct ways these biases distort investors' judgment and decision-making processes, we unveil the often unexpected deviations from rationality. Each bias, rooted in human psychology, can lead to suboptimal investment behaviors, portfolio misalignments, and heightened market volatility. However, recognizing the impact of these biases provides opportunities for transformative insights. As investment professionals, policymakers, and individuals alike comprehend the subtle nuances of behavioral biases, tailored interventions, educational initiatives, and adaptive strategies can be devised to mitigate their adverse effects. This article not only synthesizes the prevailing research but also charts a course for future investigations. The implications of understanding and addressing behavioral biases extend beyond financial realms, offering a bridge between finance and psychology. As interdisciplinary collaboration gains momentum, pathways for future research become evident, beckoning scholars to delve deeper into the uncharted territories of human behavior and its intricate relationship with investment decisions. Through the exploration of these biases and their potential remedies, this article illuminates the evolving landscape of investment decision-making in a world where cognitive fallacies intersect with financial choicest.","container-title":"Journal of information and organizational sciences","DOI":"10.31341/jios.48.1.6","ISSN":"18469418, 18463312","issue":"1","journalAbbreviation":"JIOS","page":"117-131","source":"DOI.org (Crossref)","title":"Behavioral Biases in Investment Decisions: An ExtensiveLiterature Review and Pathways for Future Research","title-short":"Behavioral Biases in Investment Decisions","URL":"https://jios.foi.hr/index.php/jios/article/view/1965","volume":"48","author":[{"family":"Gayathir","given":"R."},{"family":"Sathya","given":"N."}],"accessed":{"date-parts":[["2026",3,3]]},"issued":{"date-parts":[["2024",6,25]]}}}],"schema":"https://github.com/citation-style-language/schema/raw/master/csl-citation.json"} </w:instrText>
      </w:r>
      <w:r w:rsidR="00597378" w:rsidRPr="00597378">
        <w:rPr>
          <w:rFonts w:ascii="Times New Roman" w:hAnsi="Times New Roman" w:cs="Times New Roman"/>
          <w:b/>
          <w:bCs/>
          <w:sz w:val="24"/>
          <w:szCs w:val="24"/>
        </w:rPr>
        <w:fldChar w:fldCharType="separate"/>
      </w:r>
      <w:r w:rsidR="00597378" w:rsidRPr="00597378">
        <w:rPr>
          <w:rFonts w:ascii="Times New Roman" w:hAnsi="Times New Roman" w:cs="Times New Roman"/>
          <w:b/>
          <w:bCs/>
          <w:sz w:val="24"/>
        </w:rPr>
        <w:t>(Gayathir &amp; Sathya, 2024)</w:t>
      </w:r>
      <w:r w:rsidR="00597378" w:rsidRPr="00597378">
        <w:rPr>
          <w:rFonts w:ascii="Times New Roman" w:hAnsi="Times New Roman" w:cs="Times New Roman"/>
          <w:b/>
          <w:bCs/>
          <w:sz w:val="24"/>
          <w:szCs w:val="24"/>
        </w:rPr>
        <w:fldChar w:fldCharType="end"/>
      </w:r>
      <w:r w:rsidR="00597378">
        <w:rPr>
          <w:rFonts w:ascii="Times New Roman" w:hAnsi="Times New Roman" w:cs="Times New Roman"/>
          <w:b/>
          <w:bCs/>
          <w:sz w:val="24"/>
          <w:szCs w:val="24"/>
        </w:rPr>
        <w:t xml:space="preserve"> </w:t>
      </w:r>
      <w:r w:rsidR="005E2296" w:rsidRPr="00B51D16">
        <w:rPr>
          <w:rFonts w:ascii="Times New Roman" w:hAnsi="Times New Roman" w:cs="Times New Roman"/>
          <w:sz w:val="24"/>
          <w:szCs w:val="24"/>
        </w:rPr>
        <w:t>emphasized that biases including overconfidence, loss aversion, anchoring, confirmation bias, herding behavior, framing effects, and regret aversion significantly distort investor judgment. Collectively, these studies establish that investment irrationality is multidimensional, rooted in both cognitive heuristics and emotional reactions.</w:t>
      </w:r>
    </w:p>
    <w:p w14:paraId="0084285C" w14:textId="13BFF774" w:rsidR="007667D2" w:rsidRPr="00B51D16" w:rsidRDefault="007667D2" w:rsidP="00A31691">
      <w:pPr>
        <w:jc w:val="both"/>
        <w:rPr>
          <w:rFonts w:ascii="Times New Roman" w:hAnsi="Times New Roman" w:cs="Times New Roman"/>
          <w:sz w:val="24"/>
          <w:szCs w:val="24"/>
        </w:rPr>
      </w:pPr>
      <w:r w:rsidRPr="00B51D16">
        <w:rPr>
          <w:rFonts w:ascii="Times New Roman" w:hAnsi="Times New Roman" w:cs="Times New Roman"/>
          <w:sz w:val="24"/>
          <w:szCs w:val="24"/>
        </w:rPr>
        <w:t>The vulnerability of entrepreneurs to such biases has been recognized earlier by</w:t>
      </w:r>
      <w:r w:rsidR="007B335C" w:rsidRPr="007B335C">
        <w:rPr>
          <w:rFonts w:ascii="Times New Roman" w:hAnsi="Times New Roman" w:cs="Times New Roman"/>
          <w:b/>
          <w:bCs/>
          <w:sz w:val="24"/>
          <w:szCs w:val="24"/>
        </w:rPr>
        <w:t xml:space="preserve"> </w:t>
      </w:r>
      <w:r w:rsidR="007B335C" w:rsidRPr="007B335C">
        <w:rPr>
          <w:rFonts w:ascii="Times New Roman" w:hAnsi="Times New Roman" w:cs="Times New Roman"/>
          <w:b/>
          <w:bCs/>
          <w:sz w:val="24"/>
          <w:szCs w:val="24"/>
        </w:rPr>
        <w:fldChar w:fldCharType="begin"/>
      </w:r>
      <w:r w:rsidR="007B335C" w:rsidRPr="007B335C">
        <w:rPr>
          <w:rFonts w:ascii="Times New Roman" w:hAnsi="Times New Roman" w:cs="Times New Roman"/>
          <w:b/>
          <w:bCs/>
          <w:sz w:val="24"/>
          <w:szCs w:val="24"/>
        </w:rPr>
        <w:instrText xml:space="preserve"> ADDIN ZOTERO_ITEM CSL_CITATION {"citationID":"7YNmcL9A","properties":{"formattedCitation":"(Busenitz &amp; Barney, 1997)","plainCitation":"(Busenitz &amp; Barney, 1997)","noteIndex":0},"citationItems":[{"id":51,"uris":["http://zotero.org/users/19503103/items/DYA6UBQD"],"itemData":{"id":51,"type":"article-journal","abstract":"Executive Summary\nThe purpose of this study was to further explore differences between entrepreneurs and managers in large organizations. However, rather than focusing on previously examined individual differences, this study examined differences in the decision-making processes used by entrepreneurs and managers in large organizations. Building on nonrational decision-making models from behavioral decision theory, we asserted that entrepreneurs are more susceptible to the use decision-making biases and heuristics than are managers in large organizations. To understand why entrepreneurs and managers in large organizations may vary in the extent to which they manifest biases and heuristics in their decision- making, it is important to understand the utility of nonrational decision-making. Under conditions of environmental uncertainty and complexity, biases and heuristics can be an effective and efficient guide to decision-making. In such settings, more comprehensive and cautious decision-making is not possible, and biases and heuristics may provide an effective way to approximate the appropriate decisions. The use of heuristics has also been found to be associated with innovativeness. Perhaps a critical difference between these sets of individuals is the extent to which they manifest biases and heuristics in their decision-making. We examined differences between entrepreneurs and managers in large organizations with respect to two biases and heuristics: overconfidence (overestimating the probability of being right) and representativeness (the tendency to overgeneralize from a few characteristics or observations). In this study, entrepreneurs are those who have founded their own firms and are currently involved in the start-up process with the average time since founding of 1.7 years. The analysis for this study involved responses from 124 entrepreneurs. Managers are individuals with middle to upper level responsibilities with substantial oversight in large organizations. To be included in this study, the managers had to oversee at least two functional areas (sample average was 4.55 functional areas). Usable responses were received from 95 managers. The results from the logistic regression analysis show strong support for both hypotheses. Even after controlling for numerous factors, such as several traits and demographic factors, enduring support was found for the way entrepreneurs and managers in large organizations make decisions. Our overconfidence and representativeness variables correctly categorized entrepreneurs and managers more than 70% of the time. Thus, this research indicates that entrepreneurs do behave differently than do managers in large organizations and that these differences are substantial. Practically, we speculate that without the use of biases and heuristics, many entrepreneurial decisions would never be made. With entrepreneurial ventures in particular, the window of opportunity would often be gone by the time all the necessary information became available for more rational decision-making. Additionally, successfully starting a new business usually involves overcoming multiple hurdles. Using biases and heuristics as simplifying mechanisms for dealing with these multiple problems may be crucial. To face such hurdles from a strict econometric approach would not only postpone decisions, but would in all likelihood make them overwhelming. More specifically, overconfidence may be particularly beneficial in implementing a specific decision and persuading others to be enthusiastic about it as well. The use of biases and heuristics may also offer some help in explaining why entrepreneurs sometimes make bad managers. Whereas the use of cognitive biases may be beneficial in some circumstances, it can lead to major errors in others. Although research has yet to establish performance implications, it is possible that the more extensive use of heuristics in strategic decision-making may be a great advantage during the start-up years. However, it may also lead to the demise of a business as a firm matures.","container-title":"Journal of Business Venturing","DOI":"10.1016/S0883-9026(96)00003-1","ISSN":"0883-9026","issue":"1","journalAbbreviation":"Journal of Business Venturing","page":"9-30","title":"Differences between entrepreneurs and managers in large organizations: Biases and heuristics in strategic decision-making","URL":"https://www.sciencedirect.com/science/article/pii/S0883902696000031","volume":"12","author":[{"family":"Busenitz","given":"Lowell W."},{"family":"Barney","given":"Jay B."}],"issued":{"date-parts":[["1997",1,1]]}}}],"schema":"https://github.com/citation-style-language/schema/raw/master/csl-citation.json"} </w:instrText>
      </w:r>
      <w:r w:rsidR="007B335C" w:rsidRPr="007B335C">
        <w:rPr>
          <w:rFonts w:ascii="Times New Roman" w:hAnsi="Times New Roman" w:cs="Times New Roman"/>
          <w:b/>
          <w:bCs/>
          <w:sz w:val="24"/>
          <w:szCs w:val="24"/>
        </w:rPr>
        <w:fldChar w:fldCharType="separate"/>
      </w:r>
      <w:r w:rsidR="007B335C" w:rsidRPr="007B335C">
        <w:rPr>
          <w:rFonts w:ascii="Times New Roman" w:hAnsi="Times New Roman" w:cs="Times New Roman"/>
          <w:b/>
          <w:bCs/>
          <w:sz w:val="24"/>
        </w:rPr>
        <w:t>(Busenitz &amp; Barney, 1997)</w:t>
      </w:r>
      <w:r w:rsidR="007B335C" w:rsidRPr="007B335C">
        <w:rPr>
          <w:rFonts w:ascii="Times New Roman" w:hAnsi="Times New Roman" w:cs="Times New Roman"/>
          <w:b/>
          <w:bCs/>
          <w:sz w:val="24"/>
          <w:szCs w:val="24"/>
        </w:rPr>
        <w:fldChar w:fldCharType="end"/>
      </w:r>
      <w:r w:rsidRPr="00B51D16">
        <w:rPr>
          <w:rFonts w:ascii="Times New Roman" w:hAnsi="Times New Roman" w:cs="Times New Roman"/>
          <w:sz w:val="24"/>
          <w:szCs w:val="24"/>
        </w:rPr>
        <w:t>, who found that entrepreneurs are more susceptible to heuristics and biases than managers in large organizations, particularly under uncertainty and environmental complexity. This insight is particularly relevant for women entrepreneurs, who operate within dynamic business ecosystems while simultaneously navigating socio-cultural expectations.</w:t>
      </w:r>
    </w:p>
    <w:p w14:paraId="4B209B4B" w14:textId="13D02A8B" w:rsidR="007667D2" w:rsidRPr="00B51D16" w:rsidRDefault="00683F98" w:rsidP="00A31691">
      <w:pPr>
        <w:jc w:val="both"/>
        <w:rPr>
          <w:rFonts w:ascii="Times New Roman" w:hAnsi="Times New Roman" w:cs="Times New Roman"/>
          <w:sz w:val="24"/>
          <w:szCs w:val="24"/>
        </w:rPr>
      </w:pPr>
      <w:r w:rsidRPr="00B51D16">
        <w:rPr>
          <w:rFonts w:ascii="Times New Roman" w:hAnsi="Times New Roman" w:cs="Times New Roman"/>
          <w:sz w:val="24"/>
          <w:szCs w:val="24"/>
        </w:rPr>
        <w:t xml:space="preserve">When focusing specifically on women and investment behavior, a distinct pattern emerges. In the Indian context, </w:t>
      </w:r>
      <w:r w:rsidR="007B335C" w:rsidRPr="007B335C">
        <w:rPr>
          <w:rFonts w:ascii="Times New Roman" w:hAnsi="Times New Roman" w:cs="Times New Roman"/>
          <w:b/>
          <w:bCs/>
          <w:sz w:val="24"/>
          <w:szCs w:val="24"/>
        </w:rPr>
        <w:fldChar w:fldCharType="begin"/>
      </w:r>
      <w:r w:rsidR="007B335C" w:rsidRPr="007B335C">
        <w:rPr>
          <w:rFonts w:ascii="Times New Roman" w:hAnsi="Times New Roman" w:cs="Times New Roman"/>
          <w:b/>
          <w:bCs/>
          <w:sz w:val="24"/>
          <w:szCs w:val="24"/>
        </w:rPr>
        <w:instrText xml:space="preserve"> ADDIN ZOTERO_ITEM CSL_CITATION {"citationID":"FnwkEl0E","properties":{"formattedCitation":"(M. Sharma &amp; Kota, 2019)","plainCitation":"(M. Sharma &amp; Kota, 2019)","noteIndex":0},"citationItems":[{"id":46,"uris":["http://zotero.org/users/19503103/items/GNTJZBWR"],"itemData":{"id":46,"type":"article-journal","abstract":"The contribution of Indian women in family, businesses and society is today being recognized. The role of women in the family decisions is also increasing with the change in demographics as more women are now participating in economic activities. With the change in education, employment and contribution in the earnings of the family, her say in the family decisions are increasing. When it comes to the investment decisions, women tend to be risk averse, have conservative attitude, lower levels of financial knowledge, lack of confidence and dependent on guidance from others as suggested by different researches worldwide. The role of husband becomes particularly important for women while choosing investment products or taking investment decisions. This article attempts to highlight the role of women in investment decision making in the family and further examines the role of a male spouse on the investment decisions. The objectives of the study were to examine the behavior of working women while taking investment decisions; and to identify the extent to which the investment decisions of the working women are influenced by the spouse/husband. The article further highlights that, when it comes to investment decisions, both husband and wife share responsibility for making investment decisions. There are investment products like Bank deposits, 5 year tax saving FDs, precious metals, public provident fund, national pension system, post office saving schemes, mutual funds, life insurance, and commodities, where the influence of women is stronger than their male spouse. The influence of a male spouse is stronger in products like real estate, company deposits, debentures or bonds, pension schemes, equity shares and derivatives.","issue":"3","language":"en","source":"Zotero","title":"The Role of Working Women in Investment Decision Making in the Family in India","volume":"13","author":[{"family":"Sharma","given":"Manish"},{"family":"Kota","given":"Hima Bindu"}],"issued":{"date-parts":[["2019"]]}}}],"schema":"https://github.com/citation-style-language/schema/raw/master/csl-citation.json"} </w:instrText>
      </w:r>
      <w:r w:rsidR="007B335C" w:rsidRPr="007B335C">
        <w:rPr>
          <w:rFonts w:ascii="Times New Roman" w:hAnsi="Times New Roman" w:cs="Times New Roman"/>
          <w:b/>
          <w:bCs/>
          <w:sz w:val="24"/>
          <w:szCs w:val="24"/>
        </w:rPr>
        <w:fldChar w:fldCharType="separate"/>
      </w:r>
      <w:r w:rsidR="007B335C" w:rsidRPr="007B335C">
        <w:rPr>
          <w:rFonts w:ascii="Times New Roman" w:hAnsi="Times New Roman" w:cs="Times New Roman"/>
          <w:b/>
          <w:bCs/>
          <w:sz w:val="24"/>
        </w:rPr>
        <w:t>(M. Sharma &amp; Kota, 2019)</w:t>
      </w:r>
      <w:r w:rsidR="007B335C" w:rsidRPr="007B335C">
        <w:rPr>
          <w:rFonts w:ascii="Times New Roman" w:hAnsi="Times New Roman" w:cs="Times New Roman"/>
          <w:b/>
          <w:bCs/>
          <w:sz w:val="24"/>
          <w:szCs w:val="24"/>
        </w:rPr>
        <w:fldChar w:fldCharType="end"/>
      </w:r>
      <w:r w:rsidR="007B335C">
        <w:rPr>
          <w:rFonts w:ascii="Times New Roman" w:hAnsi="Times New Roman" w:cs="Times New Roman"/>
          <w:sz w:val="24"/>
          <w:szCs w:val="24"/>
        </w:rPr>
        <w:t xml:space="preserve"> </w:t>
      </w:r>
      <w:r w:rsidRPr="00B51D16">
        <w:rPr>
          <w:rFonts w:ascii="Times New Roman" w:hAnsi="Times New Roman" w:cs="Times New Roman"/>
          <w:sz w:val="24"/>
          <w:szCs w:val="24"/>
        </w:rPr>
        <w:t>observed that women increasingly participate in household financial decision-making; however, they tend to adopt conservative investment strategies and often rely on male spouses for guidance. Barriers such as lack of confidence and limited financial knowledge were identified as major constraints. Extending this discussion,</w:t>
      </w:r>
      <w:r w:rsidRPr="007B335C">
        <w:rPr>
          <w:rFonts w:ascii="Times New Roman" w:hAnsi="Times New Roman" w:cs="Times New Roman"/>
          <w:b/>
          <w:bCs/>
          <w:sz w:val="24"/>
          <w:szCs w:val="24"/>
        </w:rPr>
        <w:t xml:space="preserve"> </w:t>
      </w:r>
      <w:r w:rsidR="007B335C" w:rsidRPr="007B335C">
        <w:rPr>
          <w:rFonts w:ascii="Times New Roman" w:hAnsi="Times New Roman" w:cs="Times New Roman"/>
          <w:b/>
          <w:bCs/>
          <w:sz w:val="24"/>
          <w:szCs w:val="24"/>
        </w:rPr>
        <w:fldChar w:fldCharType="begin"/>
      </w:r>
      <w:r w:rsidR="007B335C" w:rsidRPr="007B335C">
        <w:rPr>
          <w:rFonts w:ascii="Times New Roman" w:hAnsi="Times New Roman" w:cs="Times New Roman"/>
          <w:b/>
          <w:bCs/>
          <w:sz w:val="24"/>
          <w:szCs w:val="24"/>
        </w:rPr>
        <w:instrText xml:space="preserve"> ADDIN ZOTERO_ITEM CSL_CITATION {"citationID":"3NOS1XrD","properties":{"formattedCitation":"(Vinita Sharma, Manish Kumar Ravishchandra Pathak, 2025)","plainCitation":"(Vinita Sharma, Manish Kumar Ravishchandra Pathak, 2025)","noteIndex":0},"citationItems":[{"id":31,"uris":["http://zotero.org/users/19503103/items/92NM8E4P"],"itemData":{"id":31,"type":"article-journal","abstract":"Behavioral finance has gained importance as an essential framework for understanding investor decision-making, particularly the influence of psychological biases. Thus this study focused on examining behavioral biases that affect women investors in the Indian equity market. Despite increasing participation by women in financial markets, their investment decisions often exhibit distinct patterns shaped by cognitive and emotional factors. This study has considered and tried to measure behavioral biases such as loss aversion, mental accounting, herding, and heuristics on women’s investment choices. The study employed a descriptive research design and quantitative data from surveys where structured questionnaire was distributed among women investors across diverse age groups, education levels, and income brackets. Findings from this study highlight the significant role of loss aversion, which often leads to overly conservative investment strategies, and herding behavior, driven by reliance on social and familial networks for financial decisionmaking. Additionally, a notable degree of anchoring bias is observed in women’s preference for traditional investment vehicles over equities. Heuristics are a significant driver of investment decisions; the other psychological factors like loss aversion, mental accounting, and herding do not appear to have a substantial impact in this model.","container-title":"Journal of Informatics Education and Research","DOI":"10.52783/jier.v5i1.2173","ISSN":"1526-4726","issue":"1","journalAbbreviation":"jier","language":"en","source":"DOI.org (Crossref)","title":"INFLUENCE OF BEHAVIOURAL BIASES ON INVESTMENT DECISION OF INVESTORS FROM SURAT CITY","URL":"http://jier.org/index.php/journal/article/view/2173","volume":"5","author":[{"literal":"Vinita Sharma, Manish Kumar Ravishchandra Pathak"}],"accessed":{"date-parts":[["2026",2,25]]},"issued":{"date-parts":[["2025",2,13]]}}}],"schema":"https://github.com/citation-style-language/schema/raw/master/csl-citation.json"} </w:instrText>
      </w:r>
      <w:r w:rsidR="007B335C" w:rsidRPr="007B335C">
        <w:rPr>
          <w:rFonts w:ascii="Times New Roman" w:hAnsi="Times New Roman" w:cs="Times New Roman"/>
          <w:b/>
          <w:bCs/>
          <w:sz w:val="24"/>
          <w:szCs w:val="24"/>
        </w:rPr>
        <w:fldChar w:fldCharType="separate"/>
      </w:r>
      <w:r w:rsidR="007B335C" w:rsidRPr="007B335C">
        <w:rPr>
          <w:rFonts w:ascii="Times New Roman" w:hAnsi="Times New Roman" w:cs="Times New Roman"/>
          <w:b/>
          <w:bCs/>
          <w:sz w:val="24"/>
        </w:rPr>
        <w:t>(Vinita Sharma, Manish Kumar Ravishchandra Pathak, 2025)</w:t>
      </w:r>
      <w:r w:rsidR="007B335C" w:rsidRPr="007B335C">
        <w:rPr>
          <w:rFonts w:ascii="Times New Roman" w:hAnsi="Times New Roman" w:cs="Times New Roman"/>
          <w:b/>
          <w:bCs/>
          <w:sz w:val="24"/>
          <w:szCs w:val="24"/>
        </w:rPr>
        <w:fldChar w:fldCharType="end"/>
      </w:r>
      <w:r w:rsidR="007B335C">
        <w:rPr>
          <w:rFonts w:ascii="Times New Roman" w:hAnsi="Times New Roman" w:cs="Times New Roman"/>
          <w:sz w:val="24"/>
          <w:szCs w:val="24"/>
        </w:rPr>
        <w:t xml:space="preserve"> </w:t>
      </w:r>
      <w:r w:rsidRPr="00B51D16">
        <w:rPr>
          <w:rFonts w:ascii="Times New Roman" w:hAnsi="Times New Roman" w:cs="Times New Roman"/>
          <w:sz w:val="24"/>
          <w:szCs w:val="24"/>
        </w:rPr>
        <w:t>found that psychological factors such as loss aversion, mental accounting, and herding significantly influence women investors in the Indian equity market. These findings reinforce the notion that women’s investment decisions are shaped not only by economic factors but also by deeply embedded cognitive and emotional tendencies.</w:t>
      </w:r>
    </w:p>
    <w:p w14:paraId="08E3609A" w14:textId="4406DD74" w:rsidR="00C9797A" w:rsidRPr="00942F5B" w:rsidRDefault="00C9797A" w:rsidP="00A31691">
      <w:pPr>
        <w:jc w:val="both"/>
        <w:rPr>
          <w:rFonts w:ascii="Times New Roman" w:hAnsi="Times New Roman" w:cs="Times New Roman"/>
          <w:sz w:val="24"/>
          <w:szCs w:val="24"/>
        </w:rPr>
      </w:pPr>
      <w:r w:rsidRPr="00942F5B">
        <w:rPr>
          <w:rFonts w:ascii="Times New Roman" w:hAnsi="Times New Roman" w:cs="Times New Roman"/>
          <w:sz w:val="24"/>
          <w:szCs w:val="24"/>
        </w:rPr>
        <w:t>Similar patterns are observed among women entrepreneurs.</w:t>
      </w:r>
      <w:r w:rsidR="00737176">
        <w:rPr>
          <w:rFonts w:ascii="Times New Roman" w:hAnsi="Times New Roman" w:cs="Times New Roman"/>
          <w:sz w:val="24"/>
          <w:szCs w:val="24"/>
        </w:rPr>
        <w:t xml:space="preserve"> </w:t>
      </w:r>
      <w:r w:rsidR="00737176" w:rsidRPr="00737176">
        <w:rPr>
          <w:rFonts w:ascii="Times New Roman" w:hAnsi="Times New Roman" w:cs="Times New Roman"/>
          <w:b/>
          <w:bCs/>
          <w:sz w:val="24"/>
          <w:szCs w:val="24"/>
        </w:rPr>
        <w:fldChar w:fldCharType="begin"/>
      </w:r>
      <w:r w:rsidR="00737176" w:rsidRPr="00737176">
        <w:rPr>
          <w:rFonts w:ascii="Times New Roman" w:hAnsi="Times New Roman" w:cs="Times New Roman"/>
          <w:b/>
          <w:bCs/>
          <w:sz w:val="24"/>
          <w:szCs w:val="24"/>
        </w:rPr>
        <w:instrText xml:space="preserve"> ADDIN ZOTERO_ITEM CSL_CITATION {"citationID":"Q4ETp7ae","properties":{"formattedCitation":"(Baig et al., 2021)","plainCitation":"(Baig et al., 2021)","noteIndex":0},"citationItems":[{"id":18,"uris":["http://zotero.org/users/19503103/items/269IZ29F"],"itemData":{"id":18,"type":"article-journal","abstract":"This study aims to explore the investment behavior of female entrepreneurs as the new competitor in the investment ﬁeld and to determine the underlying factors that inﬂuence their investment attitudes. A qualitative investigation approach was employed for the study that includes 18 in-depth exploratory interviews to ascertain the fundamental determinants of the investment behavior represented by female entrepreneurs, an emergent section in investment. The accumulated data was analyzed through manual coding procedures. The study revealed that female entrepreneurs are not inclined to take risk in their business for investment decisions, they are somewhat conservative and risk averse. This research also asserts that if they spend quality time and get better training about the nuances of different investment tools, so they will also take risks in investment activities. Two big cosmopolitan cities Karachi and Lahore in Pakistan were selected as sample for this study. Research in other countries considering the culture and ethnicity must be conducted to expand the scope of understanding the investment behaviors of female entrepreneurs. This study outcomes would help the investment manager to understand women’s psychology to develop signiﬁcant portfolio recommendations, service providers to develop consultancy training centers, policy makers to mitigate their risk and maximize their return opportunities. Hence, intending to provide opportunities for gender equalities, this research appears to be the ﬁrst in Pakistan to adopt the inductive approach in this domain.","container-title":"International Journal of Financial Studies","DOI":"10.3390/ijfs9020020","ISSN":"2227-7072","issue":"2","journalAbbreviation":"IJFS","language":"en","page":"20","source":"DOI.org (Crossref)","title":"Exploring Investment Behavior of Women Entrepreneur: Some Future Directions","title-short":"Exploring Investment Behavior of Women Entrepreneur","URL":"https://www.mdpi.com/2227-7072/9/2/20","volume":"9","author":[{"family":"Baig","given":"Umair"},{"family":"Hussain","given":"Batool Muhammad"},{"family":"Davidaviciene","given":"Vida"},{"family":"Meidute-Kavaliauskiene","given":"Ieva"}],"accessed":{"date-parts":[["2026",1,29]]},"issued":{"date-parts":[["2021",4,1]]}}}],"schema":"https://github.com/citation-style-language/schema/raw/master/csl-citation.json"} </w:instrText>
      </w:r>
      <w:r w:rsidR="00737176" w:rsidRPr="00737176">
        <w:rPr>
          <w:rFonts w:ascii="Times New Roman" w:hAnsi="Times New Roman" w:cs="Times New Roman"/>
          <w:b/>
          <w:bCs/>
          <w:sz w:val="24"/>
          <w:szCs w:val="24"/>
        </w:rPr>
        <w:fldChar w:fldCharType="separate"/>
      </w:r>
      <w:r w:rsidR="00737176" w:rsidRPr="00737176">
        <w:rPr>
          <w:rFonts w:ascii="Times New Roman" w:hAnsi="Times New Roman" w:cs="Times New Roman"/>
          <w:b/>
          <w:bCs/>
          <w:sz w:val="24"/>
        </w:rPr>
        <w:t>(Baig et al., 2021)</w:t>
      </w:r>
      <w:r w:rsidR="00737176" w:rsidRPr="00737176">
        <w:rPr>
          <w:rFonts w:ascii="Times New Roman" w:hAnsi="Times New Roman" w:cs="Times New Roman"/>
          <w:b/>
          <w:bCs/>
          <w:sz w:val="24"/>
          <w:szCs w:val="24"/>
        </w:rPr>
        <w:fldChar w:fldCharType="end"/>
      </w:r>
      <w:r w:rsidR="00737176" w:rsidRPr="00737176">
        <w:rPr>
          <w:rFonts w:ascii="Times New Roman" w:hAnsi="Times New Roman" w:cs="Times New Roman"/>
          <w:b/>
          <w:bCs/>
          <w:sz w:val="24"/>
          <w:szCs w:val="24"/>
        </w:rPr>
        <w:t xml:space="preserve"> </w:t>
      </w:r>
      <w:r w:rsidRPr="00942F5B">
        <w:rPr>
          <w:rFonts w:ascii="Times New Roman" w:hAnsi="Times New Roman" w:cs="Times New Roman"/>
          <w:sz w:val="24"/>
          <w:szCs w:val="24"/>
        </w:rPr>
        <w:t xml:space="preserve">reported that female entrepreneurs prefer long-term and secure investment instruments, frequently consult financial advisors, and exhibit risk-averse tendencies. While they demonstrate adaptability and optimism in business environments, their personal investment choices remain conservative, influenced by social and familial norms. This duality is further explored by </w:t>
      </w:r>
      <w:r w:rsidR="00737176" w:rsidRPr="00737176">
        <w:rPr>
          <w:rFonts w:ascii="Times New Roman" w:hAnsi="Times New Roman" w:cs="Times New Roman"/>
          <w:b/>
          <w:bCs/>
          <w:sz w:val="24"/>
          <w:szCs w:val="24"/>
        </w:rPr>
        <w:fldChar w:fldCharType="begin"/>
      </w:r>
      <w:r w:rsidR="00737176" w:rsidRPr="00737176">
        <w:rPr>
          <w:rFonts w:ascii="Times New Roman" w:hAnsi="Times New Roman" w:cs="Times New Roman"/>
          <w:b/>
          <w:bCs/>
          <w:sz w:val="24"/>
          <w:szCs w:val="24"/>
        </w:rPr>
        <w:instrText xml:space="preserve"> ADDIN ZOTERO_ITEM CSL_CITATION {"citationID":"4elooHJV","properties":{"formattedCitation":"(Kappal &amp; Rastogi, 2020)","plainCitation":"(Kappal &amp; Rastogi, 2020)","noteIndex":0},"citationItems":[{"id":26,"uris":["http://zotero.org/users/19503103/items/2W7KGCS3"],"itemData":{"id":26,"type":"article-journal","abstract":"Purpose\n              The purpose of this paper is to understand the new kind of investors – women entrepreneurs – and to find out the factors that drive their investment behaviour and investment decisions.\n            \n            \n              Design/methodology/approach\n              The approach of qualitative enquiry was used for the research in which 18 in-depth exploratory interviews were conducted to identify the determinants of the investment behaviour shown by women entrepreneurs, a growing segment in investment. The accumulated data was analysed using open coding.\n            \n            \n              Findings\n              The research show that women entrepreneurs consider investment as a long-term instrument are risk averse and quite conservative. They are willing to take risks in business but not for making investment decisions. The reasons for this low-risk behaviour include lack of time to understand investments and lack of knowledge about various products. The research asserts that if they spend time to be informed about the nuances of investment instruments, they are likely to take risks for their investments as well. The interviews also reflect that women entrepreneurs often mimic the investment behaviour of their parents.\n            \n            \n              Research limitations/implications\n              The sample for this research was taken from only two cities in India and a broader research in other cities as well will expand the understanding of investment behaviours demonstrated by women entrepreneurs. The differences in women entrepreneurs’ investment behaviour due to culture and ethnicity of the respondent are also not considered.\n            \n            \n              Practical implications\n              The outcomes of the research will help the investment manager to get a better insight into the psychology of women entrepreneurs as investors. This will help them develop personalized and relevant portfolio recommendations. Second, the findings will help service providers to develop training modules for their investment advisors by sensitizing them to needs and wants of women entrepreneurs as potential investors. Third, the research will be of interest for policymakers and researchers to understand the determinants of personal investment decision-making amongst women entrepreneurs. Finally, it will help women entrepreneurs understand and mitigate their biases while taking investment decisions. It will lead them to take wiser investment decisions, thereby reducing the risk and maximizing opportunities of returns.\n            \n            \n              Social implications\n              The research will provide opportunities for enhancing gender equality amongst investors. This can be achieved by educating the investment advisors on the traits and preferences of women entrepreneurs as investors. Designing and delivering specific workshops on investment awareness for women entrepreneurs can also be accomplished based on the findings of this research.\n            \n            \n              Originality/value\n              To the researcher’s best knowledge, the investment behaviour of women entrepreneurs in India has been little investigated. This study appears to be the first qualitative research attempt in that direction. This paper will be useful in understanding the behavioural biases by women entrepreneurs in considering their personal investment decisions.","container-title":"Qualitative Research in Financial Markets","DOI":"10.1108/QRFM-04-2020-0053","ISSN":"1755-4179, 1755-4179","issue":"4","journalAbbreviation":"QRFM","language":"en","license":"https://www.emerald.com/insight/site-policies","page":"485-504","source":"DOI.org (Crossref)","title":"Investment behaviour of women entrepreneurs","URL":"http://www.emerald.com/qrfm/article/12/4/485-504/453974","volume":"12","author":[{"family":"Kappal","given":"Jyoti M."},{"family":"Rastogi","given":"Shailesh"}],"accessed":{"date-parts":[["2026",2,25]]},"issued":{"date-parts":[["2020",10,24]]}}}],"schema":"https://github.com/citation-style-language/schema/raw/master/csl-citation.json"} </w:instrText>
      </w:r>
      <w:r w:rsidR="00737176" w:rsidRPr="00737176">
        <w:rPr>
          <w:rFonts w:ascii="Times New Roman" w:hAnsi="Times New Roman" w:cs="Times New Roman"/>
          <w:b/>
          <w:bCs/>
          <w:sz w:val="24"/>
          <w:szCs w:val="24"/>
        </w:rPr>
        <w:fldChar w:fldCharType="separate"/>
      </w:r>
      <w:r w:rsidR="00737176" w:rsidRPr="00737176">
        <w:rPr>
          <w:rFonts w:ascii="Times New Roman" w:hAnsi="Times New Roman" w:cs="Times New Roman"/>
          <w:b/>
          <w:bCs/>
          <w:sz w:val="24"/>
        </w:rPr>
        <w:t>(Kappal &amp; Rastogi, 2020)</w:t>
      </w:r>
      <w:r w:rsidR="00737176" w:rsidRPr="00737176">
        <w:rPr>
          <w:rFonts w:ascii="Times New Roman" w:hAnsi="Times New Roman" w:cs="Times New Roman"/>
          <w:b/>
          <w:bCs/>
          <w:sz w:val="24"/>
          <w:szCs w:val="24"/>
        </w:rPr>
        <w:fldChar w:fldCharType="end"/>
      </w:r>
      <w:r w:rsidR="00737176">
        <w:rPr>
          <w:rFonts w:ascii="Times New Roman" w:hAnsi="Times New Roman" w:cs="Times New Roman"/>
          <w:sz w:val="24"/>
          <w:szCs w:val="24"/>
        </w:rPr>
        <w:t xml:space="preserve">, </w:t>
      </w:r>
      <w:r w:rsidRPr="00942F5B">
        <w:rPr>
          <w:rFonts w:ascii="Times New Roman" w:hAnsi="Times New Roman" w:cs="Times New Roman"/>
          <w:sz w:val="24"/>
          <w:szCs w:val="24"/>
        </w:rPr>
        <w:t>who found that women entrepreneurs often embrace risk within their enterprises but remain cautious in financial investments. Such context-specific manifestations of bias highlight a critical distinction between entrepreneurial risk-taking and personal financial conservatism.</w:t>
      </w:r>
    </w:p>
    <w:p w14:paraId="15FDB9A2" w14:textId="55F51482" w:rsidR="00C9797A" w:rsidRPr="00942F5B" w:rsidRDefault="00C9797A" w:rsidP="00A31691">
      <w:pPr>
        <w:jc w:val="both"/>
        <w:rPr>
          <w:rFonts w:ascii="Times New Roman" w:hAnsi="Times New Roman" w:cs="Times New Roman"/>
          <w:sz w:val="24"/>
          <w:szCs w:val="24"/>
        </w:rPr>
      </w:pPr>
      <w:r w:rsidRPr="00942F5B">
        <w:rPr>
          <w:rFonts w:ascii="Times New Roman" w:hAnsi="Times New Roman" w:cs="Times New Roman"/>
          <w:sz w:val="24"/>
          <w:szCs w:val="24"/>
        </w:rPr>
        <w:t xml:space="preserve">Empirical evidence from different emerging economies adds further nuance. Research from </w:t>
      </w:r>
      <w:r w:rsidR="00F1571E" w:rsidRPr="00F1571E">
        <w:rPr>
          <w:rFonts w:ascii="Times New Roman" w:hAnsi="Times New Roman" w:cs="Times New Roman"/>
          <w:b/>
          <w:bCs/>
          <w:sz w:val="24"/>
          <w:szCs w:val="24"/>
        </w:rPr>
        <w:fldChar w:fldCharType="begin"/>
      </w:r>
      <w:r w:rsidR="00F1571E" w:rsidRPr="00F1571E">
        <w:rPr>
          <w:rFonts w:ascii="Times New Roman" w:hAnsi="Times New Roman" w:cs="Times New Roman"/>
          <w:b/>
          <w:bCs/>
          <w:sz w:val="24"/>
          <w:szCs w:val="24"/>
        </w:rPr>
        <w:instrText xml:space="preserve"> ADDIN ZOTERO_ITEM CSL_CITATION {"citationID":"urDPhfKl","properties":{"formattedCitation":"(Qamar et al., 2023)","plainCitation":"(Qamar et al., 2023)","noteIndex":0},"citationItems":[{"id":12,"uris":["http://zotero.org/users/19503103/items/UXLMW8TT"],"itemData":{"id":12,"type":"article-journal","abstract":"The goal of this study is to examine the influence of certain behavioral biases namely overconfidence, loss aversion, mental accounting on women entrepreneurs’ investment decision accompanied with mediating role of risk tolerance. The research has employed PLS-SEM to empirically examine the formulated hypotheses. Additionally, IPMA analysis has also been implemented to know the comparative importance and performance of selected facets. The sample size includes 100 women entrepreneurs residing in Karachi, Pakistan. Convenience sampling technique is executed to gather data whereas a questionnaire is adopted as research instrument. The empirical findings suggested that overconfidence bias, mental accounting bias have a substantial positive influence on women entrepreneur investment decision whereas loss aversion is found to be statistically insignificant. However, the indirect impact of risk tolerance has been found to be statistically insignificant for the given biases and women entrepreneur investment decision whereas loss aversion, mental accounting found to have substantial direct influence on risk tolerance of women entrepreneurs. Through its conceptual framework, the research adds to the body of literature by providing valuable insights regarding women entrepreneurs’ behavioral perspective in relation with investment decision. The empirical evidence has determined the presence of irrationality involves in entrepreneurs’ investment decision; the findings will be helpful to understand the mechanism and causes that may lead to unidentified anomalies in start-up markets.","container-title":"Pakistan Journal of Social Research","DOI":"10.52567/pjsr.v5i01.921","ISSN":"27103129, 27103137","issue":"01","journalAbbreviation":"pjsr","language":"en","page":"455-465","source":"DOI.org (Crossref)","title":"IMPACT OF BEHAVIORAL BIASES ON WOMEN ENTREPRENEURS INVESTMENT DECISION","URL":"https://pjsr.com.pk/ojs/index.php/PJSR/article/view/921/version/921","volume":"05","author":[{"family":"Qamar","given":"Anam"},{"family":"Lodhi","given":"Samreen Lodhi"},{"literal":"Jinnah University for Women"}],"accessed":{"date-parts":[["2026",1,29]]},"issued":{"date-parts":[["2023",3,31]]}}}],"schema":"https://github.com/citation-style-language/schema/raw/master/csl-citation.json"} </w:instrText>
      </w:r>
      <w:r w:rsidR="00F1571E" w:rsidRPr="00F1571E">
        <w:rPr>
          <w:rFonts w:ascii="Times New Roman" w:hAnsi="Times New Roman" w:cs="Times New Roman"/>
          <w:b/>
          <w:bCs/>
          <w:sz w:val="24"/>
          <w:szCs w:val="24"/>
        </w:rPr>
        <w:fldChar w:fldCharType="separate"/>
      </w:r>
      <w:r w:rsidR="00F1571E" w:rsidRPr="00F1571E">
        <w:rPr>
          <w:rFonts w:ascii="Times New Roman" w:hAnsi="Times New Roman" w:cs="Times New Roman"/>
          <w:b/>
          <w:bCs/>
          <w:sz w:val="24"/>
        </w:rPr>
        <w:t>(Qamar et al., 2023)</w:t>
      </w:r>
      <w:r w:rsidR="00F1571E" w:rsidRPr="00F1571E">
        <w:rPr>
          <w:rFonts w:ascii="Times New Roman" w:hAnsi="Times New Roman" w:cs="Times New Roman"/>
          <w:b/>
          <w:bCs/>
          <w:sz w:val="24"/>
          <w:szCs w:val="24"/>
        </w:rPr>
        <w:fldChar w:fldCharType="end"/>
      </w:r>
      <w:r w:rsidR="00F1571E">
        <w:rPr>
          <w:rFonts w:ascii="Times New Roman" w:hAnsi="Times New Roman" w:cs="Times New Roman"/>
          <w:sz w:val="24"/>
          <w:szCs w:val="24"/>
        </w:rPr>
        <w:t xml:space="preserve"> </w:t>
      </w:r>
      <w:r w:rsidRPr="00942F5B">
        <w:rPr>
          <w:rFonts w:ascii="Times New Roman" w:hAnsi="Times New Roman" w:cs="Times New Roman"/>
          <w:sz w:val="24"/>
          <w:szCs w:val="24"/>
        </w:rPr>
        <w:t xml:space="preserve">found that overconfidence and mental accounting significantly affect investment decisions among women entrepreneurs, whereas loss aversion was statistically </w:t>
      </w:r>
      <w:r w:rsidRPr="00942F5B">
        <w:rPr>
          <w:rFonts w:ascii="Times New Roman" w:hAnsi="Times New Roman" w:cs="Times New Roman"/>
          <w:sz w:val="24"/>
          <w:szCs w:val="24"/>
        </w:rPr>
        <w:lastRenderedPageBreak/>
        <w:t xml:space="preserve">insignificant, with risk tolerance acting as a mediator. Similarly, </w:t>
      </w:r>
      <w:r w:rsidR="00F1571E" w:rsidRPr="00F1571E">
        <w:rPr>
          <w:rFonts w:ascii="Times New Roman" w:hAnsi="Times New Roman" w:cs="Times New Roman"/>
          <w:b/>
          <w:bCs/>
          <w:sz w:val="24"/>
          <w:szCs w:val="24"/>
        </w:rPr>
        <w:fldChar w:fldCharType="begin"/>
      </w:r>
      <w:r w:rsidR="00F1571E" w:rsidRPr="00F1571E">
        <w:rPr>
          <w:rFonts w:ascii="Times New Roman" w:hAnsi="Times New Roman" w:cs="Times New Roman"/>
          <w:b/>
          <w:bCs/>
          <w:sz w:val="24"/>
          <w:szCs w:val="24"/>
        </w:rPr>
        <w:instrText xml:space="preserve"> ADDIN ZOTERO_ITEM CSL_CITATION {"citationID":"cTgmYgFj","properties":{"formattedCitation":"(Iram et al., 2023)","plainCitation":"(Iram et al., 2023)","noteIndex":0},"citationItems":[{"id":8,"uris":["http://zotero.org/users/19503103/items/BVSMXXCM"],"itemData":{"id":8,"type":"article-journal","abstract":"This study investigates the theoretical link between heuristic behavioral factors and the investment decision-making of women entrepreneurs, focusing on the importance of financial literacy as a potential mediator shaping prudent decision-making. We argue that women’s financial literacy is an efficient way to apply behavioral considerations in wise decision making. Using the proportionate stratified sampling method, we collected data from women entrepreneurs who were formally registered in Punjab Province, Pakistan. Owing to the complex model and small sample size, the smart PLS method was applied to analyze the structural relationship between the measured and latent constructs. The results show that overconfidence and availability heuristics have a significant positive impact on investment decisions, while financial literacy plays an essential intervening role between the overconfidence heuristic, availability heuristic, and investment decision-making. Our results support the execution of financial literacy awareness among women entrepreneurs to stimulate their financial decision control and give them the independence to make prudent financial decisions.","container-title":"Gadjah Mada International Journal of Business","DOI":"10.22146/gamaijb.65457","ISSN":"2338-7238, 1411-1128","issue":"1","journalAbbreviation":"GADJAH MADA INT. J. BUS.","language":"en","license":"http://creativecommons.org/licenses/by-sa/4.0","page":"93","source":"DOI.org (Crossref)","title":"Investigating The Mediating Role of Financial Literacy on The Relationship Between Women Entrepreneurs’ Behavioral Biases and Investment Decision Making","URL":"https://jurnal.ugm.ac.id/gamaijb/article/view/65457","volume":"25","author":[{"family":"Iram","given":"Tahira"},{"family":"Bilal","given":"Ahmad Raza"},{"family":"Ahmad","given":"Zeshan"}],"accessed":{"date-parts":[["2026",1,29]]},"issued":{"date-parts":[["2023",2,8]]}}}],"schema":"https://github.com/citation-style-language/schema/raw/master/csl-citation.json"} </w:instrText>
      </w:r>
      <w:r w:rsidR="00F1571E" w:rsidRPr="00F1571E">
        <w:rPr>
          <w:rFonts w:ascii="Times New Roman" w:hAnsi="Times New Roman" w:cs="Times New Roman"/>
          <w:b/>
          <w:bCs/>
          <w:sz w:val="24"/>
          <w:szCs w:val="24"/>
        </w:rPr>
        <w:fldChar w:fldCharType="separate"/>
      </w:r>
      <w:r w:rsidR="00F1571E" w:rsidRPr="00F1571E">
        <w:rPr>
          <w:rFonts w:ascii="Times New Roman" w:hAnsi="Times New Roman" w:cs="Times New Roman"/>
          <w:b/>
          <w:bCs/>
          <w:sz w:val="24"/>
        </w:rPr>
        <w:t>(Iram et al., 2023)</w:t>
      </w:r>
      <w:r w:rsidR="00F1571E" w:rsidRPr="00F1571E">
        <w:rPr>
          <w:rFonts w:ascii="Times New Roman" w:hAnsi="Times New Roman" w:cs="Times New Roman"/>
          <w:b/>
          <w:bCs/>
          <w:sz w:val="24"/>
          <w:szCs w:val="24"/>
        </w:rPr>
        <w:fldChar w:fldCharType="end"/>
      </w:r>
      <w:r w:rsidR="00F1571E">
        <w:rPr>
          <w:rFonts w:ascii="Times New Roman" w:hAnsi="Times New Roman" w:cs="Times New Roman"/>
          <w:sz w:val="24"/>
          <w:szCs w:val="24"/>
        </w:rPr>
        <w:t xml:space="preserve"> </w:t>
      </w:r>
      <w:r w:rsidRPr="00942F5B">
        <w:rPr>
          <w:rFonts w:ascii="Times New Roman" w:hAnsi="Times New Roman" w:cs="Times New Roman"/>
          <w:sz w:val="24"/>
          <w:szCs w:val="24"/>
        </w:rPr>
        <w:t>demonstrated that overconfidence and availability heuristics positively influence investment decisions, with financial literacy mediating prudent choices. In Indonesia</w:t>
      </w:r>
      <w:r w:rsidR="00F83610">
        <w:rPr>
          <w:rFonts w:ascii="Times New Roman" w:hAnsi="Times New Roman" w:cs="Times New Roman"/>
          <w:b/>
          <w:bCs/>
          <w:sz w:val="24"/>
          <w:szCs w:val="24"/>
        </w:rPr>
        <w:t>,</w:t>
      </w:r>
      <w:r w:rsidRPr="00F83610">
        <w:rPr>
          <w:rFonts w:ascii="Times New Roman" w:hAnsi="Times New Roman" w:cs="Times New Roman"/>
          <w:b/>
          <w:bCs/>
          <w:sz w:val="24"/>
          <w:szCs w:val="24"/>
        </w:rPr>
        <w:t xml:space="preserve"> </w:t>
      </w:r>
      <w:r w:rsidR="00F1571E" w:rsidRPr="00F83610">
        <w:rPr>
          <w:rFonts w:ascii="Times New Roman" w:hAnsi="Times New Roman" w:cs="Times New Roman"/>
          <w:b/>
          <w:bCs/>
          <w:sz w:val="24"/>
          <w:szCs w:val="24"/>
        </w:rPr>
        <w:fldChar w:fldCharType="begin"/>
      </w:r>
      <w:r w:rsidR="00AF3D86">
        <w:rPr>
          <w:rFonts w:ascii="Times New Roman" w:hAnsi="Times New Roman" w:cs="Times New Roman"/>
          <w:b/>
          <w:bCs/>
          <w:sz w:val="24"/>
          <w:szCs w:val="24"/>
        </w:rPr>
        <w:instrText xml:space="preserve"> ADDIN ZOTERO_ITEM CSL_CITATION {"citationID":"pzpfERg1","properties":{"formattedCitation":"(Wijayanti et al., 2024)","plainCitation":"(Wijayanti et al., 2024)","noteIndex":0},"citationItems":[{"id":55,"uris":["http://zotero.org/users/19503103/items/AMF289CH"],"itemData":{"id":55,"type":"article-journal","abstract":"This research aims to determine the influence of behavioral biases, and risk avoidance on investment decisions through financial literacy women entrepreneurs in Bengkulu Province. These researches used primary data obtained through questionnaire. The population in this study is women entrepreneurs in Bengkulu Province, and the sampling technique used is snowball sampling. The data obtained was analyzed using SmartPLS 4.0 software. The results suggest that investment decisions are affected by financial literacy and overconfident bias, but representativeness bias, anchoring bias, availability bias, and risk avoidance don’t directly affect investment decisions. And availability bias, overconfidence bias, representativeness bias, and risk avoidance can affect financial literacy, but anchoring bias cannot affect financial literacy. As well as financial literacy can mediate the interaction of overconfident bias, representativeness bias, availability bias, and risk avoidance, investment decisions. In addition, financial literacy hasn’t been able to mediate the interaction among anchoring bias and indirect investment decisions.","language":"en","source":"Zotero","title":"Financial literacy on behavioral biases and risk avoidance towards investment decisions","author":[{"family":"Wijayanti","given":"Ratna"},{"family":"Hatta","given":"Madani"},{"family":"Bhayangkari","given":"Audina Dwi"}],"issued":{"date-parts":[["2024"]]}}}],"schema":"https://github.com/citation-style-language/schema/raw/master/csl-citation.json"} </w:instrText>
      </w:r>
      <w:r w:rsidR="00F1571E" w:rsidRPr="00F83610">
        <w:rPr>
          <w:rFonts w:ascii="Times New Roman" w:hAnsi="Times New Roman" w:cs="Times New Roman"/>
          <w:b/>
          <w:bCs/>
          <w:sz w:val="24"/>
          <w:szCs w:val="24"/>
        </w:rPr>
        <w:fldChar w:fldCharType="separate"/>
      </w:r>
      <w:r w:rsidR="00AF3D86" w:rsidRPr="00AF3D86">
        <w:rPr>
          <w:rFonts w:ascii="Times New Roman" w:hAnsi="Times New Roman" w:cs="Times New Roman"/>
          <w:b/>
          <w:bCs/>
          <w:sz w:val="24"/>
        </w:rPr>
        <w:t>(Wijayanti et al., 2024)</w:t>
      </w:r>
      <w:r w:rsidR="00F1571E" w:rsidRPr="00F83610">
        <w:rPr>
          <w:rFonts w:ascii="Times New Roman" w:hAnsi="Times New Roman" w:cs="Times New Roman"/>
          <w:b/>
          <w:bCs/>
          <w:sz w:val="24"/>
          <w:szCs w:val="24"/>
        </w:rPr>
        <w:fldChar w:fldCharType="end"/>
      </w:r>
      <w:r w:rsidR="00F1571E">
        <w:rPr>
          <w:rFonts w:ascii="Times New Roman" w:hAnsi="Times New Roman" w:cs="Times New Roman"/>
          <w:sz w:val="24"/>
          <w:szCs w:val="24"/>
        </w:rPr>
        <w:t xml:space="preserve"> </w:t>
      </w:r>
      <w:r w:rsidRPr="00942F5B">
        <w:rPr>
          <w:rFonts w:ascii="Times New Roman" w:hAnsi="Times New Roman" w:cs="Times New Roman"/>
          <w:sz w:val="24"/>
          <w:szCs w:val="24"/>
        </w:rPr>
        <w:t>reported that overconfidence and financial literacy significantly impact women entrepreneurs’ investment decisions, while other biases show limited direct influence. These findings suggest that although certain biases are universally present, their intensity and statistical significance vary across contexts.</w:t>
      </w:r>
    </w:p>
    <w:p w14:paraId="354840C2" w14:textId="41081BD4" w:rsidR="008057CD" w:rsidRPr="00942F5B" w:rsidRDefault="008057CD" w:rsidP="00A31691">
      <w:pPr>
        <w:jc w:val="both"/>
        <w:rPr>
          <w:rFonts w:ascii="Times New Roman" w:hAnsi="Times New Roman" w:cs="Times New Roman"/>
          <w:sz w:val="24"/>
          <w:szCs w:val="24"/>
        </w:rPr>
      </w:pPr>
      <w:r w:rsidRPr="00942F5B">
        <w:rPr>
          <w:rFonts w:ascii="Times New Roman" w:hAnsi="Times New Roman" w:cs="Times New Roman"/>
          <w:sz w:val="24"/>
          <w:szCs w:val="24"/>
        </w:rPr>
        <w:t xml:space="preserve">Studies conducted in broader investor populations also reinforce the prominence of specific biases. </w:t>
      </w:r>
      <w:r w:rsidR="00F83610" w:rsidRPr="00F83610">
        <w:rPr>
          <w:rFonts w:ascii="Times New Roman" w:hAnsi="Times New Roman" w:cs="Times New Roman"/>
          <w:b/>
          <w:bCs/>
          <w:sz w:val="24"/>
          <w:szCs w:val="24"/>
        </w:rPr>
        <w:fldChar w:fldCharType="begin"/>
      </w:r>
      <w:r w:rsidR="00F83610" w:rsidRPr="00F83610">
        <w:rPr>
          <w:rFonts w:ascii="Times New Roman" w:hAnsi="Times New Roman" w:cs="Times New Roman"/>
          <w:b/>
          <w:bCs/>
          <w:sz w:val="24"/>
          <w:szCs w:val="24"/>
        </w:rPr>
        <w:instrText xml:space="preserve"> ADDIN ZOTERO_ITEM CSL_CITATION {"citationID":"gtReQbip","properties":{"formattedCitation":"(Gurung et al., 2024)","plainCitation":"(Gurung et al., 2024)","noteIndex":0},"citationItems":[{"id":64,"uris":["http://zotero.org/users/19503103/items/L84T6L62"],"itemData":{"id":64,"type":"article-journal","abstract":"The Nepalese stock market has experienced substantial transformations in recent years. Research on investors’ herding behavior is of paramount importance since it explores the influence of collective choices made by investors, which could result in intensified market price fluctuations. This study examined the influence of behavioral biases on investment decisions among Nepalese investors – general individuals who actively participate in the country’s stock market, considering overconfidence, representative, anchoring, regret aversion, and herding biases as explanatory variables, with investment decisions as the response variable. The study employed a linear regression model, establishing relationships using a structured questionnaire with 379 observations. The study revealed the significant influence of overconfidence, anchoring, and regret aversion biases on investment decisions among Nepalese investors. Conversely, the influence of representative bias had a little impact on investment choices, and herding behavior showed no significant relationship with investment decisions. Hence, it suggests that behavioral biases have a greater impact on individual investment choices in the Nepalese financial market. It is essential for investors, advisers, and policymakers to be aware of and address these biases to make well-informed decisions, maintain financial stability, and foster market development.","container-title":"Investment Management and Financial Innovations","DOI":"10.21511/imfi.21(1).2024.03","ISSN":"18104967, 18129358","issue":"1","journalAbbreviation":"Investment Management and Financial Innovations","license":"http://creativecommons.org/licenses/by/3.0/deed.en_US","page":"25-37","source":"DOI.org (Crossref)","title":"Unraveling behavioral biases in decision making: A study of Nepalese investors","title-short":"Unraveling behavioral biases in decision making","URL":"https://www.businessperspectives.org/index.php/journals/investment-management-and-financial-innovations/issue-447/unraveling-behavioral-biases-in-decision-making-a-study-of-nepalese-investors","volume":"21","author":[{"family":"Gurung","given":"Rajesh"},{"family":"Kumar Dahal","given":"Rewan"},{"family":"Ghimire","given":"Binod"},{"family":"Koirala","given":"Nischal"}],"accessed":{"date-parts":[["2026",3,3]]},"issued":{"date-parts":[["2024",1,10]]}}}],"schema":"https://github.com/citation-style-language/schema/raw/master/csl-citation.json"} </w:instrText>
      </w:r>
      <w:r w:rsidR="00F83610" w:rsidRPr="00F83610">
        <w:rPr>
          <w:rFonts w:ascii="Times New Roman" w:hAnsi="Times New Roman" w:cs="Times New Roman"/>
          <w:b/>
          <w:bCs/>
          <w:sz w:val="24"/>
          <w:szCs w:val="24"/>
        </w:rPr>
        <w:fldChar w:fldCharType="separate"/>
      </w:r>
      <w:r w:rsidR="00F83610" w:rsidRPr="00F83610">
        <w:rPr>
          <w:rFonts w:ascii="Times New Roman" w:hAnsi="Times New Roman" w:cs="Times New Roman"/>
          <w:b/>
          <w:bCs/>
          <w:sz w:val="24"/>
        </w:rPr>
        <w:t>(Gurung et al., 2024)</w:t>
      </w:r>
      <w:r w:rsidR="00F83610" w:rsidRPr="00F83610">
        <w:rPr>
          <w:rFonts w:ascii="Times New Roman" w:hAnsi="Times New Roman" w:cs="Times New Roman"/>
          <w:b/>
          <w:bCs/>
          <w:sz w:val="24"/>
          <w:szCs w:val="24"/>
        </w:rPr>
        <w:fldChar w:fldCharType="end"/>
      </w:r>
      <w:r w:rsidR="00F83610">
        <w:rPr>
          <w:rFonts w:ascii="Times New Roman" w:hAnsi="Times New Roman" w:cs="Times New Roman"/>
          <w:sz w:val="24"/>
          <w:szCs w:val="24"/>
        </w:rPr>
        <w:t xml:space="preserve"> </w:t>
      </w:r>
      <w:r w:rsidRPr="00942F5B">
        <w:rPr>
          <w:rFonts w:ascii="Times New Roman" w:hAnsi="Times New Roman" w:cs="Times New Roman"/>
          <w:sz w:val="24"/>
          <w:szCs w:val="24"/>
        </w:rPr>
        <w:t xml:space="preserve">found that overconfidence, anchoring, and regret aversion significantly influence investment decisions among Nepalese investors. </w:t>
      </w:r>
      <w:r w:rsidR="00F83610" w:rsidRPr="00F83610">
        <w:rPr>
          <w:rFonts w:ascii="Times New Roman" w:hAnsi="Times New Roman" w:cs="Times New Roman"/>
          <w:b/>
          <w:bCs/>
          <w:sz w:val="24"/>
          <w:szCs w:val="24"/>
        </w:rPr>
        <w:fldChar w:fldCharType="begin"/>
      </w:r>
      <w:r w:rsidR="00F83610" w:rsidRPr="00F83610">
        <w:rPr>
          <w:rFonts w:ascii="Times New Roman" w:hAnsi="Times New Roman" w:cs="Times New Roman"/>
          <w:b/>
          <w:bCs/>
          <w:sz w:val="24"/>
          <w:szCs w:val="24"/>
        </w:rPr>
        <w:instrText xml:space="preserve"> ADDIN ZOTERO_ITEM CSL_CITATION {"citationID":"Xyq410Nv","properties":{"formattedCitation":"(Noch &amp; Rumasukun, 2024)","plainCitation":"(Noch &amp; Rumasukun, 2024)","noteIndex":0},"citationItems":[{"id":76,"uris":["http://zotero.org/users/19503103/items/DD5P9K4Q"],"itemData":{"id":76,"type":"article-journal","abstract":"This qualitative research delves into cognitive biases and decision-making in investment practices to comprehend the intricate dynamics shaping human behavior in financial markets. The study aims to explore the influence of cognitive biases, emotional factors, and socio-cultural influences on investment decisions. Adopting thematic analysis, relevant literature on cognitive biases and decision-making in investment practices is systematically reviewed. The data analysis process involves iterative coding to identify recurring themes and patterns. Findings reveal the pervasive impact of cognitive biases such as overconfidence and confirmation bias on investment behavior, leading to suboptimal decision-making outcomes. Emotional factors like fear of missing out (FOMO) drive speculative behavior among investors, contributing to market inefficiencies. Moreover, socio-cultural factors influence risk perception and decision-making norms, shaping investment strategies across different cultural contexts. The study underscores the importance of recognizing and addressing cognitive biases in investment practices to improve decision outcomes and enhance long-term financial well-being. Behavioral interventions and technological advancements offer promising avenues for mitigating cognitive biases and enhancing decision-making efficiency. The implications for future research include deeper exploration of underlying mechanisms driving biases and cross-cultural comparisons to inform culturally sensitive interventions. This study contributes to advancing knowledge in behavioral finance and informs evidence-based practices in investment management.","container-title":"Golden Ratio of Finance Management","DOI":"10.52970/grfm.v4i1.462","ISSN":"2776-6780","issue":"1","journalAbbreviation":"GRFM","license":"https://creativecommons.org/licenses/by-sa/4.0","page":"24-34","source":"DOI.org (Crossref)","title":"Understanding Human Behavior in Finance: A Qualitative Study on Cognitive Biases and Decision-making in Investment Practices","title-short":"Understanding Human Behavior in Finance","URL":"https://goldenratio.id/index.php/grfm/article/view/462","volume":"4","author":[{"family":"Noch","given":"Muhammad Yamin"},{"family":"Rumasukun","given":"Mohammad Ridwan"}],"accessed":{"date-parts":[["2026",3,3]]},"issued":{"date-parts":[["2024",3,31]]}}}],"schema":"https://github.com/citation-style-language/schema/raw/master/csl-citation.json"} </w:instrText>
      </w:r>
      <w:r w:rsidR="00F83610" w:rsidRPr="00F83610">
        <w:rPr>
          <w:rFonts w:ascii="Times New Roman" w:hAnsi="Times New Roman" w:cs="Times New Roman"/>
          <w:b/>
          <w:bCs/>
          <w:sz w:val="24"/>
          <w:szCs w:val="24"/>
        </w:rPr>
        <w:fldChar w:fldCharType="separate"/>
      </w:r>
      <w:r w:rsidR="00F83610" w:rsidRPr="00F83610">
        <w:rPr>
          <w:rFonts w:ascii="Times New Roman" w:hAnsi="Times New Roman" w:cs="Times New Roman"/>
          <w:b/>
          <w:bCs/>
          <w:sz w:val="24"/>
        </w:rPr>
        <w:t>(Noch &amp; Rumasukun, 2024)</w:t>
      </w:r>
      <w:r w:rsidR="00F83610" w:rsidRPr="00F83610">
        <w:rPr>
          <w:rFonts w:ascii="Times New Roman" w:hAnsi="Times New Roman" w:cs="Times New Roman"/>
          <w:b/>
          <w:bCs/>
          <w:sz w:val="24"/>
          <w:szCs w:val="24"/>
        </w:rPr>
        <w:fldChar w:fldCharType="end"/>
      </w:r>
      <w:r w:rsidR="00F83610">
        <w:rPr>
          <w:rFonts w:ascii="Times New Roman" w:hAnsi="Times New Roman" w:cs="Times New Roman"/>
          <w:sz w:val="24"/>
          <w:szCs w:val="24"/>
        </w:rPr>
        <w:t xml:space="preserve"> </w:t>
      </w:r>
      <w:r w:rsidRPr="00942F5B">
        <w:rPr>
          <w:rFonts w:ascii="Times New Roman" w:hAnsi="Times New Roman" w:cs="Times New Roman"/>
          <w:sz w:val="24"/>
          <w:szCs w:val="24"/>
        </w:rPr>
        <w:t xml:space="preserve">confirmed the strong impact of overconfidence and confirmation bias on suboptimal outcomes. </w:t>
      </w:r>
      <w:r w:rsidR="00F83610" w:rsidRPr="00F83610">
        <w:rPr>
          <w:rFonts w:ascii="Times New Roman" w:hAnsi="Times New Roman" w:cs="Times New Roman"/>
          <w:b/>
          <w:bCs/>
          <w:sz w:val="24"/>
          <w:szCs w:val="24"/>
        </w:rPr>
        <w:fldChar w:fldCharType="begin"/>
      </w:r>
      <w:r w:rsidR="00F83610" w:rsidRPr="00F83610">
        <w:rPr>
          <w:rFonts w:ascii="Times New Roman" w:hAnsi="Times New Roman" w:cs="Times New Roman"/>
          <w:b/>
          <w:bCs/>
          <w:sz w:val="24"/>
          <w:szCs w:val="24"/>
        </w:rPr>
        <w:instrText xml:space="preserve"> ADDIN ZOTERO_ITEM CSL_CITATION {"citationID":"tP7zvCam","properties":{"formattedCitation":"(Bihari et al., 2022)","plainCitation":"(Bihari et al., 2022)","noteIndex":0},"citationItems":[{"id":20,"uris":["http://zotero.org/users/19503103/items/KJC9V9EU"],"itemData":{"id":20,"type":"article-journal","abstract":"Purpose – This study systematically explores the patterns and connections in the behavioural bias and investment decisions of the existing literature in the Scopus database published between 2007 and 2022. The purpose of this paper is to address this issue.","container-title":"International Journal of Industrial Engineering and Operations Management","DOI":"10.1108/IJIEOM-08-2022-0033","ISSN":"2690-6090, 2690-6104","issue":"1/2","journalAbbreviation":"IJIEOM","language":"en","license":"https://www.emerald.com/insight/site-policies","page":"19-43","source":"DOI.org (Crossref)","title":"Exploring behavioural bias affecting investment decision-making: a network cluster based conceptual analysis for future research","title-short":"Exploring behavioural bias affecting investment decision-making","URL":"http://www.emerald.com/ijieom/article/4/1-2/19-43/133102","volume":"4","author":[{"family":"Bihari","given":"Anshita"},{"family":"Dash","given":"Manoranjan"},{"family":"Kar","given":"Sanjay Kumar"},{"family":"Muduli","given":"Kamalakanta"},{"family":"Kumar","given":"Anil"},{"family":"Luthra","given":"Sunil"}],"accessed":{"date-parts":[["2026",1,29]]},"issued":{"date-parts":[["2022",12,6]]}}}],"schema":"https://github.com/citation-style-language/schema/raw/master/csl-citation.json"} </w:instrText>
      </w:r>
      <w:r w:rsidR="00F83610" w:rsidRPr="00F83610">
        <w:rPr>
          <w:rFonts w:ascii="Times New Roman" w:hAnsi="Times New Roman" w:cs="Times New Roman"/>
          <w:b/>
          <w:bCs/>
          <w:sz w:val="24"/>
          <w:szCs w:val="24"/>
        </w:rPr>
        <w:fldChar w:fldCharType="separate"/>
      </w:r>
      <w:r w:rsidR="00F83610" w:rsidRPr="00F83610">
        <w:rPr>
          <w:rFonts w:ascii="Times New Roman" w:hAnsi="Times New Roman" w:cs="Times New Roman"/>
          <w:b/>
          <w:bCs/>
          <w:sz w:val="24"/>
        </w:rPr>
        <w:t>(Bihari et al., 2022)</w:t>
      </w:r>
      <w:r w:rsidR="00F83610" w:rsidRPr="00F83610">
        <w:rPr>
          <w:rFonts w:ascii="Times New Roman" w:hAnsi="Times New Roman" w:cs="Times New Roman"/>
          <w:b/>
          <w:bCs/>
          <w:sz w:val="24"/>
          <w:szCs w:val="24"/>
        </w:rPr>
        <w:fldChar w:fldCharType="end"/>
      </w:r>
      <w:r w:rsidR="00F83610">
        <w:rPr>
          <w:rFonts w:ascii="Times New Roman" w:hAnsi="Times New Roman" w:cs="Times New Roman"/>
          <w:sz w:val="24"/>
          <w:szCs w:val="24"/>
        </w:rPr>
        <w:t xml:space="preserve"> </w:t>
      </w:r>
      <w:r w:rsidRPr="00942F5B">
        <w:rPr>
          <w:rFonts w:ascii="Times New Roman" w:hAnsi="Times New Roman" w:cs="Times New Roman"/>
          <w:sz w:val="24"/>
          <w:szCs w:val="24"/>
        </w:rPr>
        <w:t>synthesized evidence indicating that cognitive biases (mental accounting, herding, representativeness, availability) and emotional biases (overconfidence, loss aversion, regret aversion) collectively drive irrational financial behavior. Together, these findings suggest that overconfidence consistently emerges as one of the most influential biases across different populations and geographies.</w:t>
      </w:r>
    </w:p>
    <w:p w14:paraId="2FE914CA" w14:textId="577B099F" w:rsidR="008057CD" w:rsidRPr="00942F5B" w:rsidRDefault="008057CD" w:rsidP="00A31691">
      <w:pPr>
        <w:jc w:val="both"/>
        <w:rPr>
          <w:rFonts w:ascii="Times New Roman" w:hAnsi="Times New Roman" w:cs="Times New Roman"/>
          <w:sz w:val="24"/>
          <w:szCs w:val="24"/>
        </w:rPr>
      </w:pPr>
      <w:r w:rsidRPr="00942F5B">
        <w:rPr>
          <w:rFonts w:ascii="Times New Roman" w:hAnsi="Times New Roman" w:cs="Times New Roman"/>
          <w:sz w:val="24"/>
          <w:szCs w:val="24"/>
        </w:rPr>
        <w:t xml:space="preserve">An important dimension intersecting with women entrepreneurship is gender stereotyping. </w:t>
      </w:r>
      <w:r w:rsidR="00F83610" w:rsidRPr="00F83610">
        <w:rPr>
          <w:rFonts w:ascii="Times New Roman" w:hAnsi="Times New Roman" w:cs="Times New Roman"/>
          <w:b/>
          <w:bCs/>
          <w:sz w:val="24"/>
          <w:szCs w:val="24"/>
        </w:rPr>
        <w:fldChar w:fldCharType="begin"/>
      </w:r>
      <w:r w:rsidR="00F83610" w:rsidRPr="00F83610">
        <w:rPr>
          <w:rFonts w:ascii="Times New Roman" w:hAnsi="Times New Roman" w:cs="Times New Roman"/>
          <w:b/>
          <w:bCs/>
          <w:sz w:val="24"/>
          <w:szCs w:val="24"/>
        </w:rPr>
        <w:instrText xml:space="preserve"> ADDIN ZOTERO_ITEM CSL_CITATION {"citationID":"R3HsUBDi","properties":{"formattedCitation":"(Balachandra et al., 2019)","plainCitation":"(Balachandra et al., 2019)","noteIndex":0},"citationItems":[{"id":73,"uris":["http://zotero.org/users/19503103/items/IF7PCY4I"],"itemData":{"id":73,"type":"article-journal","abstract":"We consider the role that gender-stereotyped behaviors play in investors? evaluations of men- and women-owned ventures. Contrary to research suggesting that investors exhibit bias against women, we find that being a woman entrepreneur does not diminish interest by investors. Rather, our findings reveal that investors are biased against the display of feminine-stereotyped behaviors by entrepreneurs, men and women alike. Our study finds that investor decisions are driven in part by observations of gender-stereotyped behaviors and the implicit associations with the entrepreneur?s business competency, rather than the entrepreneur?s sex.","container-title":"Entrepreneurship Theory and Practice","DOI":"10.1177/1042258717728028","ISSN":"1042-2587","issue":"1","page":"116-137","publisher":"SAGE Publications Inc","title":"Don’t Pitch Like a Girl!: How Gender Stereotypes Influence Investor Decisions","URL":"https://doi.org/10.1177/1042258717728028","volume":"43","author":[{"family":"Balachandra","given":"Lakshmi"},{"family":"Briggs","given":"Tony"},{"family":"Eddleston","given":"Kim"},{"family":"Brush","given":"Candida"}],"accessed":{"date-parts":[["2026",3,3]]},"issued":{"date-parts":[["2019",1,1]]}}}],"schema":"https://github.com/citation-style-language/schema/raw/master/csl-citation.json"} </w:instrText>
      </w:r>
      <w:r w:rsidR="00F83610" w:rsidRPr="00F83610">
        <w:rPr>
          <w:rFonts w:ascii="Times New Roman" w:hAnsi="Times New Roman" w:cs="Times New Roman"/>
          <w:b/>
          <w:bCs/>
          <w:sz w:val="24"/>
          <w:szCs w:val="24"/>
        </w:rPr>
        <w:fldChar w:fldCharType="separate"/>
      </w:r>
      <w:r w:rsidR="00F83610" w:rsidRPr="00F83610">
        <w:rPr>
          <w:rFonts w:ascii="Times New Roman" w:hAnsi="Times New Roman" w:cs="Times New Roman"/>
          <w:b/>
          <w:bCs/>
          <w:sz w:val="24"/>
        </w:rPr>
        <w:t>(Balachandra et al., 2019)</w:t>
      </w:r>
      <w:r w:rsidR="00F83610" w:rsidRPr="00F83610">
        <w:rPr>
          <w:rFonts w:ascii="Times New Roman" w:hAnsi="Times New Roman" w:cs="Times New Roman"/>
          <w:b/>
          <w:bCs/>
          <w:sz w:val="24"/>
          <w:szCs w:val="24"/>
        </w:rPr>
        <w:fldChar w:fldCharType="end"/>
      </w:r>
      <w:r w:rsidR="00F83610" w:rsidRPr="00F83610">
        <w:rPr>
          <w:rFonts w:ascii="Times New Roman" w:hAnsi="Times New Roman" w:cs="Times New Roman"/>
          <w:b/>
          <w:bCs/>
          <w:sz w:val="24"/>
          <w:szCs w:val="24"/>
        </w:rPr>
        <w:t xml:space="preserve"> </w:t>
      </w:r>
      <w:r w:rsidRPr="00942F5B">
        <w:rPr>
          <w:rFonts w:ascii="Times New Roman" w:hAnsi="Times New Roman" w:cs="Times New Roman"/>
          <w:sz w:val="24"/>
          <w:szCs w:val="24"/>
        </w:rPr>
        <w:t>demonstrated that feminine-stereotyped behaviors during investment pitches result in poorer evaluations from investors, regardless of the entrepreneur’s sex. This finding implies that women entrepreneurs may face not only internal psychological biases but also external perceptual biases from investors, further shaping their financial decisions and risk attitudes.</w:t>
      </w:r>
      <w:r w:rsidR="00022499" w:rsidRPr="00942F5B">
        <w:rPr>
          <w:rFonts w:ascii="Times New Roman" w:hAnsi="Times New Roman" w:cs="Times New Roman"/>
          <w:sz w:val="24"/>
          <w:szCs w:val="24"/>
        </w:rPr>
        <w:t xml:space="preserve"> </w:t>
      </w:r>
    </w:p>
    <w:p w14:paraId="41C61629" w14:textId="7E41049D" w:rsidR="00022499" w:rsidRPr="00942F5B" w:rsidRDefault="00022499" w:rsidP="00A31691">
      <w:pPr>
        <w:jc w:val="both"/>
        <w:rPr>
          <w:rFonts w:ascii="Times New Roman" w:hAnsi="Times New Roman" w:cs="Times New Roman"/>
          <w:sz w:val="24"/>
          <w:szCs w:val="24"/>
        </w:rPr>
      </w:pPr>
      <w:r w:rsidRPr="00942F5B">
        <w:rPr>
          <w:rFonts w:ascii="Times New Roman" w:hAnsi="Times New Roman" w:cs="Times New Roman"/>
          <w:sz w:val="24"/>
          <w:szCs w:val="24"/>
        </w:rPr>
        <w:t xml:space="preserve">The role of financial literacy remains debated. </w:t>
      </w:r>
      <w:r w:rsidR="00705743" w:rsidRPr="00705743">
        <w:rPr>
          <w:rFonts w:ascii="Times New Roman" w:hAnsi="Times New Roman" w:cs="Times New Roman"/>
          <w:b/>
          <w:bCs/>
          <w:sz w:val="24"/>
          <w:szCs w:val="24"/>
        </w:rPr>
        <w:fldChar w:fldCharType="begin"/>
      </w:r>
      <w:r w:rsidR="00705743" w:rsidRPr="00705743">
        <w:rPr>
          <w:rFonts w:ascii="Times New Roman" w:hAnsi="Times New Roman" w:cs="Times New Roman"/>
          <w:b/>
          <w:bCs/>
          <w:sz w:val="24"/>
          <w:szCs w:val="24"/>
        </w:rPr>
        <w:instrText xml:space="preserve"> ADDIN ZOTERO_ITEM CSL_CITATION {"citationID":"l86CwdHE","properties":{"formattedCitation":"(Baskoro, 2024)","plainCitation":"(Baskoro, 2024)","noteIndex":0},"citationItems":[{"id":16,"uris":["http://zotero.org/users/19503103/items/QF5Q8XE8"],"itemData":{"id":16,"type":"article-journal","abstract":"Aim: The purpose of this study is to analyze the effect of the four heuristic biases Anchoring, Overconﬁdence, Representativeness as well as availability on the investment choices of female SMEs entrepreneurs in Banyumas, Cilacap and Purbalingga, and to analyze the moderating inﬂuence of ﬁnancial literacy on these relationships.","container-title":"Journal of Advanced Research in Social Sciences and Humanities","DOI":"10.26500/JARSSH-09-2024-0304","ISSN":"25977040, 25798480","issue":"3","journalAbbreviation":"J. adv. res. s. sci. hum.","language":"en","source":"DOI.org (Crossref)","title":"Behavioral Biases, Financial Literacy, and Investment Decisions: A Study on Women Entrepreneurs","title-short":"Behavioral Biases, Financial Literacy, and Investment Decisions","URL":"https://jarssh.com/ojs/index.php/jarssh/article/view/258","volume":"9","author":[{"family":"Baskoro","given":"Heru"}],"accessed":{"date-parts":[["2026",1,29]]},"issued":{"date-parts":[["2024"]]}}}],"schema":"https://github.com/citation-style-language/schema/raw/master/csl-citation.json"} </w:instrText>
      </w:r>
      <w:r w:rsidR="00705743" w:rsidRPr="00705743">
        <w:rPr>
          <w:rFonts w:ascii="Times New Roman" w:hAnsi="Times New Roman" w:cs="Times New Roman"/>
          <w:b/>
          <w:bCs/>
          <w:sz w:val="24"/>
          <w:szCs w:val="24"/>
        </w:rPr>
        <w:fldChar w:fldCharType="separate"/>
      </w:r>
      <w:r w:rsidR="00705743" w:rsidRPr="00705743">
        <w:rPr>
          <w:rFonts w:ascii="Times New Roman" w:hAnsi="Times New Roman" w:cs="Times New Roman"/>
          <w:b/>
          <w:bCs/>
          <w:sz w:val="24"/>
        </w:rPr>
        <w:t>(Baskoro, 2024)</w:t>
      </w:r>
      <w:r w:rsidR="00705743" w:rsidRPr="00705743">
        <w:rPr>
          <w:rFonts w:ascii="Times New Roman" w:hAnsi="Times New Roman" w:cs="Times New Roman"/>
          <w:b/>
          <w:bCs/>
          <w:sz w:val="24"/>
          <w:szCs w:val="24"/>
        </w:rPr>
        <w:fldChar w:fldCharType="end"/>
      </w:r>
      <w:r w:rsidR="00F83610">
        <w:rPr>
          <w:rFonts w:ascii="Times New Roman" w:hAnsi="Times New Roman" w:cs="Times New Roman"/>
          <w:sz w:val="24"/>
          <w:szCs w:val="24"/>
        </w:rPr>
        <w:t xml:space="preserve"> </w:t>
      </w:r>
      <w:r w:rsidRPr="00942F5B">
        <w:rPr>
          <w:rFonts w:ascii="Times New Roman" w:hAnsi="Times New Roman" w:cs="Times New Roman"/>
          <w:sz w:val="24"/>
          <w:szCs w:val="24"/>
        </w:rPr>
        <w:t xml:space="preserve">argued that while heuristic biases such as overconfidence and anchoring influence financial literacy, literacy itself does not moderate the effect of biases on investment decisions. Conversely, </w:t>
      </w:r>
      <w:r w:rsidR="00BA184F" w:rsidRPr="00BA184F">
        <w:rPr>
          <w:rFonts w:ascii="Times New Roman" w:hAnsi="Times New Roman" w:cs="Times New Roman"/>
          <w:b/>
          <w:bCs/>
          <w:sz w:val="24"/>
          <w:szCs w:val="24"/>
        </w:rPr>
        <w:fldChar w:fldCharType="begin"/>
      </w:r>
      <w:r w:rsidR="00AF3D86">
        <w:rPr>
          <w:rFonts w:ascii="Times New Roman" w:hAnsi="Times New Roman" w:cs="Times New Roman"/>
          <w:b/>
          <w:bCs/>
          <w:sz w:val="24"/>
          <w:szCs w:val="24"/>
        </w:rPr>
        <w:instrText xml:space="preserve"> ADDIN ZOTERO_ITEM CSL_CITATION {"citationID":"VLb0Ai8s","properties":{"formattedCitation":"(Iram et al., 2023; Wijayanti et al., 2024)","plainCitation":"(Iram et al., 2023; Wijayanti et al., 2024)","noteIndex":0},"citationItems":[{"id":8,"uris":["http://zotero.org/users/19503103/items/BVSMXXCM"],"itemData":{"id":8,"type":"article-journal","abstract":"This study investigates the theoretical link between heuristic behavioral factors and the investment decision-making of women entrepreneurs, focusing on the importance of financial literacy as a potential mediator shaping prudent decision-making. We argue that women’s financial literacy is an efficient way to apply behavioral considerations in wise decision making. Using the proportionate stratified sampling method, we collected data from women entrepreneurs who were formally registered in Punjab Province, Pakistan. Owing to the complex model and small sample size, the smart PLS method was applied to analyze the structural relationship between the measured and latent constructs. The results show that overconfidence and availability heuristics have a significant positive impact on investment decisions, while financial literacy plays an essential intervening role between the overconfidence heuristic, availability heuristic, and investment decision-making. Our results support the execution of financial literacy awareness among women entrepreneurs to stimulate their financial decision control and give them the independence to make prudent financial decisions.","container-title":"Gadjah Mada International Journal of Business","DOI":"10.22146/gamaijb.65457","ISSN":"2338-7238, 1411-1128","issue":"1","journalAbbreviation":"GADJAH MADA INT. J. BUS.","language":"en","license":"http://creativecommons.org/licenses/by-sa/4.0","page":"93","source":"DOI.org (Crossref)","title":"Investigating The Mediating Role of Financial Literacy on The Relationship Between Women Entrepreneurs’ Behavioral Biases and Investment Decision Making","URL":"https://jurnal.ugm.ac.id/gamaijb/article/view/65457","volume":"25","author":[{"family":"Iram","given":"Tahira"},{"family":"Bilal","given":"Ahmad Raza"},{"family":"Ahmad","given":"Zeshan"}],"accessed":{"date-parts":[["2026",1,29]]},"issued":{"date-parts":[["2023",2,8]]}}},{"id":55,"uris":["http://zotero.org/users/19503103/items/AMF289CH"],"itemData":{"id":55,"type":"article-journal","abstract":"This research aims to determine the influence of behavioral biases, and risk avoidance on investment decisions through financial literacy women entrepreneurs in Bengkulu Province. These researches used primary data obtained through questionnaire. The population in this study is women entrepreneurs in Bengkulu Province, and the sampling technique used is snowball sampling. The data obtained was analyzed using SmartPLS 4.0 software. The results suggest that investment decisions are affected by financial literacy and overconfident bias, but representativeness bias, anchoring bias, availability bias, and risk avoidance don’t directly affect investment decisions. And availability bias, overconfidence bias, representativeness bias, and risk avoidance can affect financial literacy, but anchoring bias cannot affect financial literacy. As well as financial literacy can mediate the interaction of overconfident bias, representativeness bias, availability bias, and risk avoidance, investment decisions. In addition, financial literacy hasn’t been able to mediate the interaction among anchoring bias and indirect investment decisions.","language":"en","source":"Zotero","title":"Financial literacy on behavioral biases and risk avoidance towards investment decisions","author":[{"family":"Wijayanti","given":"Ratna"},{"family":"Hatta","given":"Madani"},{"family":"Bhayangkari","given":"Audina Dwi"}],"issued":{"date-parts":[["2024"]]}}}],"schema":"https://github.com/citation-style-language/schema/raw/master/csl-citation.json"} </w:instrText>
      </w:r>
      <w:r w:rsidR="00BA184F" w:rsidRPr="00BA184F">
        <w:rPr>
          <w:rFonts w:ascii="Times New Roman" w:hAnsi="Times New Roman" w:cs="Times New Roman"/>
          <w:b/>
          <w:bCs/>
          <w:sz w:val="24"/>
          <w:szCs w:val="24"/>
        </w:rPr>
        <w:fldChar w:fldCharType="separate"/>
      </w:r>
      <w:r w:rsidR="00AF3D86" w:rsidRPr="00284AAE">
        <w:rPr>
          <w:rFonts w:ascii="Times New Roman" w:hAnsi="Times New Roman" w:cs="Times New Roman"/>
          <w:b/>
          <w:bCs/>
          <w:sz w:val="24"/>
        </w:rPr>
        <w:t>(Iram et al., 2023; Wijayanti et al., 2024)</w:t>
      </w:r>
      <w:r w:rsidR="00BA184F" w:rsidRPr="00BA184F">
        <w:rPr>
          <w:rFonts w:ascii="Times New Roman" w:hAnsi="Times New Roman" w:cs="Times New Roman"/>
          <w:b/>
          <w:bCs/>
          <w:sz w:val="24"/>
          <w:szCs w:val="24"/>
        </w:rPr>
        <w:fldChar w:fldCharType="end"/>
      </w:r>
      <w:r w:rsidR="00BA184F">
        <w:rPr>
          <w:rFonts w:ascii="Times New Roman" w:hAnsi="Times New Roman" w:cs="Times New Roman"/>
          <w:sz w:val="24"/>
          <w:szCs w:val="24"/>
        </w:rPr>
        <w:t xml:space="preserve"> </w:t>
      </w:r>
      <w:r w:rsidRPr="00942F5B">
        <w:rPr>
          <w:rFonts w:ascii="Times New Roman" w:hAnsi="Times New Roman" w:cs="Times New Roman"/>
          <w:sz w:val="24"/>
          <w:szCs w:val="24"/>
        </w:rPr>
        <w:t>found financial literacy to be a significant mediating factor. These contrasting findings indicate an unresolved question in the literature regarding whether financial knowledge can effectively counteract behavioral distortions or whether intuitive judgment dominates decision-making regardless of literacy levels.</w:t>
      </w:r>
    </w:p>
    <w:p w14:paraId="19329BC4" w14:textId="66860900" w:rsidR="00CF3D51" w:rsidRPr="00942F5B" w:rsidRDefault="007E33B5" w:rsidP="00A31691">
      <w:pPr>
        <w:jc w:val="both"/>
        <w:rPr>
          <w:rFonts w:ascii="Times New Roman" w:hAnsi="Times New Roman" w:cs="Times New Roman"/>
          <w:sz w:val="24"/>
          <w:szCs w:val="24"/>
        </w:rPr>
      </w:pPr>
      <w:r w:rsidRPr="00942F5B">
        <w:rPr>
          <w:rFonts w:ascii="Times New Roman" w:hAnsi="Times New Roman" w:cs="Times New Roman"/>
          <w:sz w:val="24"/>
          <w:szCs w:val="24"/>
        </w:rPr>
        <w:t>Research on behavioral biases and how they affect women entrepreneurs' investment decisions has been lacking in India.</w:t>
      </w:r>
      <w:r w:rsidR="002703E8" w:rsidRPr="00942F5B">
        <w:rPr>
          <w:rFonts w:ascii="Times New Roman" w:hAnsi="Times New Roman" w:cs="Times New Roman"/>
          <w:sz w:val="24"/>
          <w:szCs w:val="24"/>
        </w:rPr>
        <w:t xml:space="preserve"> </w:t>
      </w:r>
      <w:r w:rsidR="00022499" w:rsidRPr="00942F5B">
        <w:rPr>
          <w:rFonts w:ascii="Times New Roman" w:hAnsi="Times New Roman" w:cs="Times New Roman"/>
          <w:sz w:val="24"/>
          <w:szCs w:val="24"/>
        </w:rPr>
        <w:t xml:space="preserve">Overall, the literature suggests that women entrepreneurs’ investment decision-making is shaped by a complex interplay of cognitive heuristics, emotional biases, </w:t>
      </w:r>
      <w:r w:rsidR="00022499" w:rsidRPr="00942F5B">
        <w:rPr>
          <w:rFonts w:ascii="Times New Roman" w:hAnsi="Times New Roman" w:cs="Times New Roman"/>
          <w:sz w:val="24"/>
          <w:szCs w:val="24"/>
        </w:rPr>
        <w:lastRenderedPageBreak/>
        <w:t>socio-cultural influences, gender norms, and financial literacy. While overconfidence and mental accounting frequently emerge as significant determinants, risk aversion and loss aversion characterize conservative investment behavior. However, inconsistencies in findings—particularly regarding the mediating role of financial literacy and the contextual variability of biases—highlight a substantial research gap.</w:t>
      </w:r>
      <w:r w:rsidR="00CF3D51" w:rsidRPr="00942F5B">
        <w:rPr>
          <w:rFonts w:ascii="Times New Roman" w:hAnsi="Times New Roman" w:cs="Times New Roman"/>
          <w:sz w:val="24"/>
          <w:szCs w:val="24"/>
        </w:rPr>
        <w:t xml:space="preserve"> </w:t>
      </w:r>
    </w:p>
    <w:p w14:paraId="674CF829" w14:textId="458E5E02" w:rsidR="00022499" w:rsidRPr="00942F5B" w:rsidRDefault="00022499" w:rsidP="00A31691">
      <w:pPr>
        <w:jc w:val="both"/>
        <w:rPr>
          <w:rFonts w:ascii="Times New Roman" w:hAnsi="Times New Roman" w:cs="Times New Roman"/>
          <w:sz w:val="24"/>
          <w:szCs w:val="24"/>
        </w:rPr>
      </w:pPr>
    </w:p>
    <w:p w14:paraId="7CB93031" w14:textId="46524F68" w:rsidR="00022499" w:rsidRPr="00942F5B" w:rsidRDefault="00C81A4F" w:rsidP="00A31691">
      <w:pPr>
        <w:jc w:val="both"/>
        <w:rPr>
          <w:rFonts w:ascii="Times New Roman" w:hAnsi="Times New Roman" w:cs="Times New Roman"/>
          <w:b/>
          <w:bCs/>
          <w:sz w:val="24"/>
          <w:szCs w:val="24"/>
        </w:rPr>
      </w:pPr>
      <w:r w:rsidRPr="00942F5B">
        <w:rPr>
          <w:rFonts w:ascii="Times New Roman" w:hAnsi="Times New Roman" w:cs="Times New Roman"/>
          <w:b/>
          <w:bCs/>
          <w:sz w:val="24"/>
          <w:szCs w:val="24"/>
        </w:rPr>
        <w:t>Research Gap</w:t>
      </w:r>
    </w:p>
    <w:p w14:paraId="6A21C289" w14:textId="600FCAA0" w:rsidR="005E50BF" w:rsidRDefault="00633089" w:rsidP="00A31691">
      <w:pPr>
        <w:jc w:val="both"/>
        <w:rPr>
          <w:rFonts w:ascii="Times New Roman" w:hAnsi="Times New Roman" w:cs="Times New Roman"/>
          <w:sz w:val="24"/>
          <w:szCs w:val="24"/>
        </w:rPr>
      </w:pPr>
      <w:r w:rsidRPr="00942F5B">
        <w:rPr>
          <w:rFonts w:ascii="Times New Roman" w:hAnsi="Times New Roman" w:cs="Times New Roman"/>
          <w:sz w:val="24"/>
          <w:szCs w:val="24"/>
        </w:rPr>
        <w:t xml:space="preserve">Although behavioral finance literature confirms that biases significantly influence investment decisions, most studies focus on general </w:t>
      </w:r>
      <w:r w:rsidR="008130F0" w:rsidRPr="00942F5B">
        <w:rPr>
          <w:rFonts w:ascii="Times New Roman" w:hAnsi="Times New Roman" w:cs="Times New Roman"/>
          <w:sz w:val="24"/>
          <w:szCs w:val="24"/>
        </w:rPr>
        <w:t xml:space="preserve">or male </w:t>
      </w:r>
      <w:r w:rsidRPr="00942F5B">
        <w:rPr>
          <w:rFonts w:ascii="Times New Roman" w:hAnsi="Times New Roman" w:cs="Times New Roman"/>
          <w:sz w:val="24"/>
          <w:szCs w:val="24"/>
        </w:rPr>
        <w:t>investors rather than women entrepreneurs specifically.</w:t>
      </w:r>
      <w:r w:rsidR="008130F0" w:rsidRPr="00942F5B">
        <w:rPr>
          <w:rFonts w:ascii="Times New Roman" w:hAnsi="Times New Roman" w:cs="Times New Roman"/>
          <w:sz w:val="24"/>
          <w:szCs w:val="24"/>
        </w:rPr>
        <w:t xml:space="preserve"> </w:t>
      </w:r>
      <w:r w:rsidR="00882C84" w:rsidRPr="00942F5B">
        <w:rPr>
          <w:rFonts w:ascii="Times New Roman" w:hAnsi="Times New Roman" w:cs="Times New Roman"/>
          <w:sz w:val="24"/>
          <w:szCs w:val="24"/>
        </w:rPr>
        <w:t>Existing research highlights women’s conservative investment behavior but does not systematically link specific biases to their decision-making processes.</w:t>
      </w:r>
      <w:r w:rsidR="000861E7" w:rsidRPr="00942F5B">
        <w:rPr>
          <w:rFonts w:ascii="Times New Roman" w:hAnsi="Times New Roman" w:cs="Times New Roman"/>
          <w:sz w:val="24"/>
          <w:szCs w:val="24"/>
        </w:rPr>
        <w:t xml:space="preserve"> Studies on the mediating role of financial literacy result in inconsistent findings.</w:t>
      </w:r>
      <w:r w:rsidR="00783F30" w:rsidRPr="00942F5B">
        <w:rPr>
          <w:rFonts w:ascii="Times New Roman" w:hAnsi="Times New Roman" w:cs="Times New Roman"/>
          <w:sz w:val="24"/>
          <w:szCs w:val="24"/>
        </w:rPr>
        <w:t xml:space="preserve"> Furthermore, few research simultaneously integrates sociocultural, gender-based, and psychological biases. </w:t>
      </w:r>
      <w:r w:rsidR="00F92EC7" w:rsidRPr="00942F5B">
        <w:rPr>
          <w:rFonts w:ascii="Times New Roman" w:hAnsi="Times New Roman" w:cs="Times New Roman"/>
          <w:sz w:val="24"/>
          <w:szCs w:val="24"/>
        </w:rPr>
        <w:t xml:space="preserve">There is also a lack of focused studies in emerging and localized economic contexts. </w:t>
      </w:r>
      <w:r w:rsidR="00A004CE" w:rsidRPr="00942F5B">
        <w:rPr>
          <w:rFonts w:ascii="Times New Roman" w:hAnsi="Times New Roman" w:cs="Times New Roman"/>
          <w:sz w:val="24"/>
          <w:szCs w:val="24"/>
        </w:rPr>
        <w:t>Therefore, a comprehensive examination of behavioral biases in the investment decision-making of women entrepreneurs is needed to fill these theoretical and contextual gaps.</w:t>
      </w:r>
    </w:p>
    <w:p w14:paraId="397795E3" w14:textId="77777777" w:rsidR="00010D8A" w:rsidRPr="00010D8A" w:rsidRDefault="00010D8A" w:rsidP="00A31691">
      <w:pPr>
        <w:jc w:val="both"/>
        <w:rPr>
          <w:rFonts w:ascii="Times New Roman" w:hAnsi="Times New Roman" w:cs="Times New Roman"/>
          <w:sz w:val="24"/>
          <w:szCs w:val="24"/>
        </w:rPr>
      </w:pPr>
    </w:p>
    <w:p w14:paraId="52D6EF2D" w14:textId="1A64996B" w:rsidR="004B071D" w:rsidRPr="00B51D16" w:rsidRDefault="004B071D" w:rsidP="00A31691">
      <w:pPr>
        <w:jc w:val="both"/>
        <w:rPr>
          <w:rFonts w:ascii="Times New Roman" w:hAnsi="Times New Roman" w:cs="Times New Roman"/>
          <w:b/>
          <w:bCs/>
          <w:sz w:val="24"/>
          <w:szCs w:val="24"/>
        </w:rPr>
      </w:pPr>
      <w:r w:rsidRPr="00B51D16">
        <w:rPr>
          <w:rFonts w:ascii="Times New Roman" w:hAnsi="Times New Roman" w:cs="Times New Roman"/>
          <w:b/>
          <w:bCs/>
          <w:sz w:val="24"/>
          <w:szCs w:val="24"/>
        </w:rPr>
        <w:t>Research Objectives</w:t>
      </w:r>
    </w:p>
    <w:p w14:paraId="7B0ACCD9" w14:textId="5936B23D" w:rsidR="005B107E" w:rsidRPr="00B51D16" w:rsidRDefault="00AD50F8" w:rsidP="00A31691">
      <w:pPr>
        <w:pStyle w:val="ListParagraph"/>
        <w:numPr>
          <w:ilvl w:val="0"/>
          <w:numId w:val="1"/>
        </w:numPr>
        <w:ind w:left="714" w:hanging="357"/>
        <w:contextualSpacing w:val="0"/>
        <w:jc w:val="both"/>
        <w:rPr>
          <w:rFonts w:ascii="Times New Roman" w:hAnsi="Times New Roman" w:cs="Times New Roman"/>
          <w:sz w:val="24"/>
          <w:szCs w:val="24"/>
        </w:rPr>
      </w:pPr>
      <w:r w:rsidRPr="00B51D16">
        <w:rPr>
          <w:rFonts w:ascii="Times New Roman" w:hAnsi="Times New Roman" w:cs="Times New Roman"/>
          <w:sz w:val="24"/>
          <w:szCs w:val="24"/>
        </w:rPr>
        <w:t>To analy</w:t>
      </w:r>
      <w:r w:rsidR="002B2899" w:rsidRPr="00B51D16">
        <w:rPr>
          <w:rFonts w:ascii="Times New Roman" w:hAnsi="Times New Roman" w:cs="Times New Roman"/>
          <w:sz w:val="24"/>
          <w:szCs w:val="24"/>
        </w:rPr>
        <w:t>s</w:t>
      </w:r>
      <w:r w:rsidRPr="00B51D16">
        <w:rPr>
          <w:rFonts w:ascii="Times New Roman" w:hAnsi="Times New Roman" w:cs="Times New Roman"/>
          <w:sz w:val="24"/>
          <w:szCs w:val="24"/>
        </w:rPr>
        <w:t>e the role of behavioral biases in the decision-making process of women entrepreneurs</w:t>
      </w:r>
      <w:r w:rsidR="000B78C5" w:rsidRPr="00B51D16">
        <w:rPr>
          <w:rFonts w:ascii="Times New Roman" w:hAnsi="Times New Roman" w:cs="Times New Roman"/>
          <w:sz w:val="24"/>
          <w:szCs w:val="24"/>
        </w:rPr>
        <w:t>.</w:t>
      </w:r>
    </w:p>
    <w:p w14:paraId="6B285AC4" w14:textId="2260BDBB" w:rsidR="00AE0416" w:rsidRPr="00B51D16" w:rsidRDefault="000B78C5" w:rsidP="00A31691">
      <w:pPr>
        <w:pStyle w:val="ListParagraph"/>
        <w:numPr>
          <w:ilvl w:val="0"/>
          <w:numId w:val="1"/>
        </w:numPr>
        <w:ind w:left="714" w:hanging="357"/>
        <w:contextualSpacing w:val="0"/>
        <w:jc w:val="both"/>
        <w:rPr>
          <w:rFonts w:ascii="Times New Roman" w:hAnsi="Times New Roman" w:cs="Times New Roman"/>
          <w:sz w:val="24"/>
          <w:szCs w:val="24"/>
        </w:rPr>
      </w:pPr>
      <w:r w:rsidRPr="00B51D16">
        <w:rPr>
          <w:rFonts w:ascii="Times New Roman" w:hAnsi="Times New Roman" w:cs="Times New Roman"/>
          <w:sz w:val="24"/>
          <w:szCs w:val="24"/>
        </w:rPr>
        <w:t xml:space="preserve">To identify major </w:t>
      </w:r>
      <w:r w:rsidR="00E948B8" w:rsidRPr="00B51D16">
        <w:rPr>
          <w:rFonts w:ascii="Times New Roman" w:hAnsi="Times New Roman" w:cs="Times New Roman"/>
          <w:sz w:val="24"/>
          <w:szCs w:val="24"/>
        </w:rPr>
        <w:t>behavioral biases affecting</w:t>
      </w:r>
      <w:r w:rsidR="00512549" w:rsidRPr="00B51D16">
        <w:rPr>
          <w:rFonts w:ascii="Times New Roman" w:hAnsi="Times New Roman" w:cs="Times New Roman"/>
          <w:sz w:val="24"/>
          <w:szCs w:val="24"/>
        </w:rPr>
        <w:t xml:space="preserve"> </w:t>
      </w:r>
      <w:r w:rsidR="00C83B8F" w:rsidRPr="00B51D16">
        <w:rPr>
          <w:rFonts w:ascii="Times New Roman" w:hAnsi="Times New Roman" w:cs="Times New Roman"/>
          <w:sz w:val="24"/>
          <w:szCs w:val="24"/>
        </w:rPr>
        <w:t xml:space="preserve">investment </w:t>
      </w:r>
      <w:r w:rsidR="00512549" w:rsidRPr="00B51D16">
        <w:rPr>
          <w:rFonts w:ascii="Times New Roman" w:hAnsi="Times New Roman" w:cs="Times New Roman"/>
          <w:sz w:val="24"/>
          <w:szCs w:val="24"/>
        </w:rPr>
        <w:t>decision-making of</w:t>
      </w:r>
      <w:r w:rsidR="00E948B8" w:rsidRPr="00B51D16">
        <w:rPr>
          <w:rFonts w:ascii="Times New Roman" w:hAnsi="Times New Roman" w:cs="Times New Roman"/>
          <w:sz w:val="24"/>
          <w:szCs w:val="24"/>
        </w:rPr>
        <w:t xml:space="preserve"> women entrepreneurs.</w:t>
      </w:r>
    </w:p>
    <w:p w14:paraId="4FED7C5F" w14:textId="6E9E8287" w:rsidR="00EA2936" w:rsidRPr="00B51D16" w:rsidRDefault="00B947B4" w:rsidP="00A31691">
      <w:pPr>
        <w:pStyle w:val="ListParagraph"/>
        <w:numPr>
          <w:ilvl w:val="0"/>
          <w:numId w:val="1"/>
        </w:numPr>
        <w:ind w:left="714" w:hanging="357"/>
        <w:contextualSpacing w:val="0"/>
        <w:jc w:val="both"/>
        <w:rPr>
          <w:rFonts w:ascii="Times New Roman" w:hAnsi="Times New Roman" w:cs="Times New Roman"/>
          <w:sz w:val="24"/>
          <w:szCs w:val="24"/>
        </w:rPr>
      </w:pPr>
      <w:r w:rsidRPr="00B51D16">
        <w:rPr>
          <w:rFonts w:ascii="Times New Roman" w:hAnsi="Times New Roman" w:cs="Times New Roman"/>
          <w:sz w:val="24"/>
          <w:szCs w:val="24"/>
        </w:rPr>
        <w:t>To study the factors influencing behavioral biases in Women entrepreneurs</w:t>
      </w:r>
      <w:r w:rsidR="00CA0014">
        <w:rPr>
          <w:rFonts w:ascii="Times New Roman" w:hAnsi="Times New Roman" w:cs="Times New Roman"/>
          <w:sz w:val="24"/>
          <w:szCs w:val="24"/>
        </w:rPr>
        <w:t xml:space="preserve">’ </w:t>
      </w:r>
      <w:r w:rsidR="00792535">
        <w:rPr>
          <w:rFonts w:ascii="Times New Roman" w:hAnsi="Times New Roman" w:cs="Times New Roman"/>
          <w:sz w:val="24"/>
          <w:szCs w:val="24"/>
        </w:rPr>
        <w:t>investment decision</w:t>
      </w:r>
      <w:r w:rsidR="00CA0014">
        <w:rPr>
          <w:rFonts w:ascii="Times New Roman" w:hAnsi="Times New Roman" w:cs="Times New Roman"/>
          <w:sz w:val="24"/>
          <w:szCs w:val="24"/>
        </w:rPr>
        <w:t>.</w:t>
      </w:r>
    </w:p>
    <w:p w14:paraId="3DFB8F14" w14:textId="41C8140C" w:rsidR="004B071D" w:rsidRPr="00B51D16" w:rsidRDefault="004B071D" w:rsidP="00A31691">
      <w:pPr>
        <w:jc w:val="both"/>
        <w:rPr>
          <w:rFonts w:ascii="Times New Roman" w:hAnsi="Times New Roman" w:cs="Times New Roman"/>
          <w:b/>
          <w:bCs/>
          <w:sz w:val="24"/>
          <w:szCs w:val="24"/>
        </w:rPr>
      </w:pPr>
      <w:r w:rsidRPr="00B51D16">
        <w:rPr>
          <w:rFonts w:ascii="Times New Roman" w:hAnsi="Times New Roman" w:cs="Times New Roman"/>
          <w:b/>
          <w:bCs/>
          <w:sz w:val="24"/>
          <w:szCs w:val="24"/>
        </w:rPr>
        <w:t>Research Methodology</w:t>
      </w:r>
    </w:p>
    <w:p w14:paraId="70CFB531" w14:textId="05975079" w:rsidR="00AE0416" w:rsidRPr="00B51D16" w:rsidRDefault="008222AA" w:rsidP="00A31691">
      <w:pPr>
        <w:jc w:val="both"/>
        <w:rPr>
          <w:rFonts w:ascii="Times New Roman" w:hAnsi="Times New Roman" w:cs="Times New Roman"/>
          <w:sz w:val="24"/>
          <w:szCs w:val="24"/>
        </w:rPr>
      </w:pPr>
      <w:r w:rsidRPr="00B51D16">
        <w:rPr>
          <w:rFonts w:ascii="Times New Roman" w:hAnsi="Times New Roman" w:cs="Times New Roman"/>
          <w:sz w:val="24"/>
          <w:szCs w:val="24"/>
        </w:rPr>
        <w:t xml:space="preserve">The present study adopts a </w:t>
      </w:r>
      <w:r w:rsidR="00625730" w:rsidRPr="00B51D16">
        <w:rPr>
          <w:rFonts w:ascii="Times New Roman" w:hAnsi="Times New Roman" w:cs="Times New Roman"/>
          <w:sz w:val="24"/>
          <w:szCs w:val="24"/>
        </w:rPr>
        <w:t>conceptual</w:t>
      </w:r>
      <w:r w:rsidRPr="00B51D16">
        <w:rPr>
          <w:rFonts w:ascii="Times New Roman" w:hAnsi="Times New Roman" w:cs="Times New Roman"/>
          <w:sz w:val="24"/>
          <w:szCs w:val="24"/>
        </w:rPr>
        <w:t xml:space="preserve"> research design to examine the influence of behavioral biases on the investment decision-making of women entrepreneurs.</w:t>
      </w:r>
      <w:r w:rsidR="00495A74" w:rsidRPr="00B51D16">
        <w:rPr>
          <w:rFonts w:ascii="Times New Roman" w:hAnsi="Times New Roman" w:cs="Times New Roman"/>
          <w:sz w:val="24"/>
          <w:szCs w:val="24"/>
        </w:rPr>
        <w:t xml:space="preserve"> </w:t>
      </w:r>
      <w:r w:rsidR="00B1409B" w:rsidRPr="00B51D16">
        <w:rPr>
          <w:rFonts w:ascii="Times New Roman" w:hAnsi="Times New Roman" w:cs="Times New Roman"/>
          <w:sz w:val="24"/>
          <w:szCs w:val="24"/>
        </w:rPr>
        <w:t xml:space="preserve">It is </w:t>
      </w:r>
      <w:r w:rsidR="00F121A8" w:rsidRPr="00B51D16">
        <w:rPr>
          <w:rFonts w:ascii="Times New Roman" w:hAnsi="Times New Roman" w:cs="Times New Roman"/>
          <w:sz w:val="24"/>
          <w:szCs w:val="24"/>
        </w:rPr>
        <w:t>based on an extensive review of existing literature on behavioral finance and women entrepreneurship.</w:t>
      </w:r>
      <w:r w:rsidR="0096542D" w:rsidRPr="00B51D16">
        <w:rPr>
          <w:rFonts w:ascii="Times New Roman" w:hAnsi="Times New Roman" w:cs="Times New Roman"/>
          <w:sz w:val="24"/>
          <w:szCs w:val="24"/>
        </w:rPr>
        <w:t xml:space="preserve"> The secondary </w:t>
      </w:r>
      <w:r w:rsidR="00002036" w:rsidRPr="00B51D16">
        <w:rPr>
          <w:rFonts w:ascii="Times New Roman" w:hAnsi="Times New Roman" w:cs="Times New Roman"/>
          <w:sz w:val="24"/>
          <w:szCs w:val="24"/>
        </w:rPr>
        <w:t xml:space="preserve">data is collected by </w:t>
      </w:r>
      <w:r w:rsidR="0023114B" w:rsidRPr="00B51D16">
        <w:rPr>
          <w:rFonts w:ascii="Times New Roman" w:hAnsi="Times New Roman" w:cs="Times New Roman"/>
          <w:sz w:val="24"/>
          <w:szCs w:val="24"/>
        </w:rPr>
        <w:t>peer-reviewed journals, books</w:t>
      </w:r>
      <w:r w:rsidR="00565246" w:rsidRPr="00B51D16">
        <w:rPr>
          <w:rFonts w:ascii="Times New Roman" w:hAnsi="Times New Roman" w:cs="Times New Roman"/>
          <w:sz w:val="24"/>
          <w:szCs w:val="24"/>
        </w:rPr>
        <w:t>,</w:t>
      </w:r>
      <w:r w:rsidR="00552385" w:rsidRPr="00B51D16">
        <w:rPr>
          <w:rFonts w:ascii="Times New Roman" w:hAnsi="Times New Roman" w:cs="Times New Roman"/>
          <w:sz w:val="24"/>
          <w:szCs w:val="24"/>
        </w:rPr>
        <w:t xml:space="preserve"> and credible online databases</w:t>
      </w:r>
      <w:r w:rsidR="00C86976" w:rsidRPr="00B51D16">
        <w:rPr>
          <w:rFonts w:ascii="Times New Roman" w:hAnsi="Times New Roman" w:cs="Times New Roman"/>
          <w:sz w:val="24"/>
          <w:szCs w:val="24"/>
        </w:rPr>
        <w:t xml:space="preserve">. </w:t>
      </w:r>
      <w:r w:rsidR="00BB15BD" w:rsidRPr="00B51D16">
        <w:rPr>
          <w:rFonts w:ascii="Times New Roman" w:hAnsi="Times New Roman" w:cs="Times New Roman"/>
          <w:sz w:val="24"/>
          <w:szCs w:val="24"/>
        </w:rPr>
        <w:t xml:space="preserve">Based on the </w:t>
      </w:r>
      <w:r w:rsidR="00763951" w:rsidRPr="00B51D16">
        <w:rPr>
          <w:rFonts w:ascii="Times New Roman" w:hAnsi="Times New Roman" w:cs="Times New Roman"/>
          <w:sz w:val="24"/>
          <w:szCs w:val="24"/>
        </w:rPr>
        <w:t xml:space="preserve">synthesis of </w:t>
      </w:r>
      <w:r w:rsidR="0026386E" w:rsidRPr="00B51D16">
        <w:rPr>
          <w:rFonts w:ascii="Times New Roman" w:hAnsi="Times New Roman" w:cs="Times New Roman"/>
          <w:sz w:val="24"/>
          <w:szCs w:val="24"/>
        </w:rPr>
        <w:t>existing studies, a conceptual</w:t>
      </w:r>
      <w:r w:rsidR="00534577" w:rsidRPr="00B51D16">
        <w:rPr>
          <w:rFonts w:ascii="Times New Roman" w:hAnsi="Times New Roman" w:cs="Times New Roman"/>
          <w:sz w:val="24"/>
          <w:szCs w:val="24"/>
        </w:rPr>
        <w:t xml:space="preserve"> framework is developed to explain the relationship between behavioral biases and investment decision-making of women entrepreneurs.</w:t>
      </w:r>
    </w:p>
    <w:p w14:paraId="24E3E906" w14:textId="77777777" w:rsidR="00EA2936" w:rsidRPr="00B51D16" w:rsidRDefault="00EA2936" w:rsidP="00A31691">
      <w:pPr>
        <w:jc w:val="both"/>
        <w:rPr>
          <w:rFonts w:ascii="Times New Roman" w:hAnsi="Times New Roman" w:cs="Times New Roman"/>
          <w:sz w:val="24"/>
          <w:szCs w:val="24"/>
        </w:rPr>
      </w:pPr>
    </w:p>
    <w:p w14:paraId="57E155A7" w14:textId="5FA5EA33" w:rsidR="004F7291" w:rsidRPr="00B51D16" w:rsidRDefault="0013601D" w:rsidP="00A31691">
      <w:pPr>
        <w:jc w:val="both"/>
        <w:rPr>
          <w:rFonts w:ascii="Times New Roman" w:hAnsi="Times New Roman" w:cs="Times New Roman"/>
          <w:b/>
          <w:bCs/>
          <w:sz w:val="24"/>
          <w:szCs w:val="24"/>
        </w:rPr>
      </w:pPr>
      <w:r w:rsidRPr="00B51D16">
        <w:rPr>
          <w:rFonts w:ascii="Times New Roman" w:hAnsi="Times New Roman" w:cs="Times New Roman"/>
          <w:b/>
          <w:bCs/>
          <w:sz w:val="24"/>
          <w:szCs w:val="24"/>
        </w:rPr>
        <w:t>Behavioral Biases Affecting</w:t>
      </w:r>
      <w:r w:rsidR="007A5CCB" w:rsidRPr="00B51D16">
        <w:rPr>
          <w:rFonts w:ascii="Times New Roman" w:hAnsi="Times New Roman" w:cs="Times New Roman"/>
          <w:b/>
          <w:bCs/>
          <w:sz w:val="24"/>
          <w:szCs w:val="24"/>
        </w:rPr>
        <w:t xml:space="preserve"> Investment</w:t>
      </w:r>
      <w:r w:rsidRPr="00B51D16">
        <w:rPr>
          <w:rFonts w:ascii="Times New Roman" w:hAnsi="Times New Roman" w:cs="Times New Roman"/>
          <w:b/>
          <w:bCs/>
          <w:sz w:val="24"/>
          <w:szCs w:val="24"/>
        </w:rPr>
        <w:t xml:space="preserve"> Decision-making of Women Entrepreneurs</w:t>
      </w:r>
    </w:p>
    <w:p w14:paraId="1C03E6EE" w14:textId="77777777" w:rsidR="00BA7D46" w:rsidRDefault="007B2644" w:rsidP="00A31691">
      <w:pPr>
        <w:jc w:val="both"/>
        <w:rPr>
          <w:rFonts w:ascii="Times New Roman" w:hAnsi="Times New Roman" w:cs="Times New Roman"/>
          <w:sz w:val="24"/>
          <w:szCs w:val="24"/>
        </w:rPr>
      </w:pPr>
      <w:r w:rsidRPr="00942F5B">
        <w:rPr>
          <w:rFonts w:ascii="Times New Roman" w:hAnsi="Times New Roman" w:cs="Times New Roman"/>
          <w:sz w:val="24"/>
          <w:szCs w:val="24"/>
        </w:rPr>
        <w:t>Investment choices are not always made in a fully logical way. People often depend on mental shortcuts, which can lead to mistakes in judgment.</w:t>
      </w:r>
      <w:r w:rsidR="006F05F7" w:rsidRPr="00942F5B">
        <w:rPr>
          <w:rFonts w:ascii="Times New Roman" w:hAnsi="Times New Roman" w:cs="Times New Roman"/>
          <w:sz w:val="24"/>
          <w:szCs w:val="24"/>
        </w:rPr>
        <w:t xml:space="preserve"> Behavioral finance theory, introduced by</w:t>
      </w:r>
      <w:r w:rsidR="007E3A5C">
        <w:rPr>
          <w:rFonts w:ascii="Times New Roman" w:hAnsi="Times New Roman" w:cs="Times New Roman"/>
          <w:sz w:val="24"/>
          <w:szCs w:val="24"/>
        </w:rPr>
        <w:t xml:space="preserve"> </w:t>
      </w:r>
      <w:r w:rsidR="007E3A5C" w:rsidRPr="007E3A5C">
        <w:rPr>
          <w:rFonts w:ascii="Times New Roman" w:hAnsi="Times New Roman" w:cs="Times New Roman"/>
          <w:b/>
          <w:bCs/>
          <w:sz w:val="24"/>
          <w:szCs w:val="24"/>
        </w:rPr>
        <w:fldChar w:fldCharType="begin"/>
      </w:r>
      <w:r w:rsidR="007E3A5C" w:rsidRPr="007E3A5C">
        <w:rPr>
          <w:rFonts w:ascii="Times New Roman" w:hAnsi="Times New Roman" w:cs="Times New Roman"/>
          <w:b/>
          <w:bCs/>
          <w:sz w:val="24"/>
          <w:szCs w:val="24"/>
        </w:rPr>
        <w:instrText xml:space="preserve"> ADDIN ZOTERO_ITEM CSL_CITATION {"citationID":"YLhMtn7T","properties":{"formattedCitation":"(Kahneman &amp; Tversky, 1979)","plainCitation":"(Kahneman &amp; Tversky, 1979)","noteIndex":0},"citationItems":[{"id":10,"uris":["http://zotero.org/users/19503103/items/NX2VI2HR"],"itemData":{"id":10,"type":"article-journal","abstract":"The financial market is significantly influenced by investor psychology, with behavioral biases shaping investment decisions. The Indian mutual fund industry has grown rapidly, with Assets Under Management (AUM) exceeding ₹40 trillion. Despite this, rather than using logical analysis, many investors base their decisions on biases, leading to inconsistent investment patterns. The impact of behavioral biases on investing decision-making, including herd mentality, anchoring, loss aversion, and overconfidence, is investigated in this study. The primary objective is to analysed how these biases affect investor choices and suggest ways to promote rational financial behavior. A structured survey was conducted among investors in Bengaluru city, and data was analysed using statistical models, including regression and factor analysis, with spss as the analytical tool. The study evaluates the degree and influence of cognitive as well as emotional biases on investing behavior using important behavioral finance theories. The results show that psychological biases often cause investors to stray from logical decision-making, which impacts the performance of their portfolios. Over confidence leads to excessive trading, while loss aversion discourages necessary risks. The study emphasizes the necessity of bias-mitigation techniques and financial literacy initiatives. Future research can explore behavioral interventions to improve investor decision-making and financial stability.","container-title":"Econometrica","DOI":"10.2307/1914185","ISSN":"00129682","issue":"2","journalAbbreviation":"Econometrica","language":"en","page":"263","source":"DOI.org (Crossref)","title":"Prospect Theory: An Analysis of Decision under Risk","title-short":"Prospect Theory","URL":"https://www.jstor.org/stable/1914185?origin=crossref","volume":"47","author":[{"family":"Kahneman","given":"Daniel"},{"family":"Tversky","given":"Amos"}],"accessed":{"date-parts":[["2026",1,29]]},"issued":{"date-parts":[["1979",3]]}}}],"schema":"https://github.com/citation-style-language/schema/raw/master/csl-citation.json"} </w:instrText>
      </w:r>
      <w:r w:rsidR="007E3A5C" w:rsidRPr="007E3A5C">
        <w:rPr>
          <w:rFonts w:ascii="Times New Roman" w:hAnsi="Times New Roman" w:cs="Times New Roman"/>
          <w:b/>
          <w:bCs/>
          <w:sz w:val="24"/>
          <w:szCs w:val="24"/>
        </w:rPr>
        <w:fldChar w:fldCharType="separate"/>
      </w:r>
      <w:r w:rsidR="007E3A5C" w:rsidRPr="007E3A5C">
        <w:rPr>
          <w:rFonts w:ascii="Times New Roman" w:hAnsi="Times New Roman" w:cs="Times New Roman"/>
          <w:b/>
          <w:bCs/>
          <w:sz w:val="24"/>
        </w:rPr>
        <w:t>(Kahneman &amp; Tversky, 1979)</w:t>
      </w:r>
      <w:r w:rsidR="007E3A5C" w:rsidRPr="007E3A5C">
        <w:rPr>
          <w:rFonts w:ascii="Times New Roman" w:hAnsi="Times New Roman" w:cs="Times New Roman"/>
          <w:b/>
          <w:bCs/>
          <w:sz w:val="24"/>
          <w:szCs w:val="24"/>
        </w:rPr>
        <w:fldChar w:fldCharType="end"/>
      </w:r>
      <w:r w:rsidR="007E3A5C">
        <w:rPr>
          <w:rFonts w:ascii="Times New Roman" w:hAnsi="Times New Roman" w:cs="Times New Roman"/>
          <w:sz w:val="24"/>
          <w:szCs w:val="24"/>
        </w:rPr>
        <w:t xml:space="preserve"> </w:t>
      </w:r>
      <w:r w:rsidR="006F05F7" w:rsidRPr="00942F5B">
        <w:rPr>
          <w:rFonts w:ascii="Times New Roman" w:hAnsi="Times New Roman" w:cs="Times New Roman"/>
          <w:sz w:val="24"/>
          <w:szCs w:val="24"/>
        </w:rPr>
        <w:t>, explains how investors rely on heuristics that may lead to systematic errors in judgment.</w:t>
      </w:r>
      <w:r w:rsidR="00F7533B" w:rsidRPr="00942F5B">
        <w:rPr>
          <w:rFonts w:ascii="Times New Roman" w:hAnsi="Times New Roman" w:cs="Times New Roman"/>
          <w:sz w:val="24"/>
          <w:szCs w:val="24"/>
        </w:rPr>
        <w:t xml:space="preserve"> </w:t>
      </w:r>
      <w:r w:rsidR="003D6A75" w:rsidRPr="00942F5B">
        <w:rPr>
          <w:rFonts w:ascii="Times New Roman" w:hAnsi="Times New Roman" w:cs="Times New Roman"/>
          <w:sz w:val="24"/>
          <w:szCs w:val="24"/>
        </w:rPr>
        <w:t>Several behavioral biases significantly influence their investment decision-making</w:t>
      </w:r>
      <w:r w:rsidR="00F567AE" w:rsidRPr="00942F5B">
        <w:rPr>
          <w:rFonts w:ascii="Times New Roman" w:hAnsi="Times New Roman" w:cs="Times New Roman"/>
          <w:sz w:val="24"/>
          <w:szCs w:val="24"/>
        </w:rPr>
        <w:t xml:space="preserve"> of </w:t>
      </w:r>
      <w:r w:rsidR="00203EF3" w:rsidRPr="00942F5B">
        <w:rPr>
          <w:rFonts w:ascii="Times New Roman" w:hAnsi="Times New Roman" w:cs="Times New Roman"/>
          <w:sz w:val="24"/>
          <w:szCs w:val="24"/>
        </w:rPr>
        <w:t>Women entrepreneurs</w:t>
      </w:r>
      <w:r w:rsidR="00BA7D46">
        <w:rPr>
          <w:rFonts w:ascii="Times New Roman" w:hAnsi="Times New Roman" w:cs="Times New Roman"/>
          <w:sz w:val="24"/>
          <w:szCs w:val="24"/>
        </w:rPr>
        <w:t xml:space="preserve">. </w:t>
      </w:r>
    </w:p>
    <w:p w14:paraId="3C6A9FD7" w14:textId="77777777" w:rsidR="00CB33E0" w:rsidRDefault="008A0A29" w:rsidP="00A31691">
      <w:pPr>
        <w:jc w:val="both"/>
        <w:rPr>
          <w:rFonts w:ascii="Times New Roman" w:hAnsi="Times New Roman" w:cs="Times New Roman"/>
          <w:sz w:val="24"/>
          <w:szCs w:val="24"/>
        </w:rPr>
      </w:pPr>
      <w:r>
        <w:rPr>
          <w:rFonts w:ascii="Times New Roman" w:hAnsi="Times New Roman" w:cs="Times New Roman"/>
          <w:sz w:val="24"/>
          <w:szCs w:val="24"/>
        </w:rPr>
        <w:t>O</w:t>
      </w:r>
      <w:r w:rsidR="00B74B49" w:rsidRPr="00B51D16">
        <w:rPr>
          <w:rFonts w:ascii="Times New Roman" w:hAnsi="Times New Roman" w:cs="Times New Roman"/>
          <w:sz w:val="24"/>
          <w:szCs w:val="24"/>
        </w:rPr>
        <w:t>ne of the most prominent behavioral biases</w:t>
      </w:r>
      <w:r>
        <w:rPr>
          <w:rFonts w:ascii="Times New Roman" w:hAnsi="Times New Roman" w:cs="Times New Roman"/>
          <w:sz w:val="24"/>
          <w:szCs w:val="24"/>
        </w:rPr>
        <w:t xml:space="preserve"> is </w:t>
      </w:r>
      <w:r w:rsidR="00822A49">
        <w:rPr>
          <w:rFonts w:ascii="Times New Roman" w:hAnsi="Times New Roman" w:cs="Times New Roman"/>
          <w:b/>
          <w:bCs/>
          <w:sz w:val="24"/>
          <w:szCs w:val="24"/>
        </w:rPr>
        <w:t>ri</w:t>
      </w:r>
      <w:r w:rsidRPr="00BC21B1">
        <w:rPr>
          <w:rFonts w:ascii="Times New Roman" w:hAnsi="Times New Roman" w:cs="Times New Roman"/>
          <w:b/>
          <w:bCs/>
          <w:sz w:val="24"/>
          <w:szCs w:val="24"/>
        </w:rPr>
        <w:t>sk aversion</w:t>
      </w:r>
      <w:r w:rsidR="00822A49">
        <w:rPr>
          <w:rFonts w:ascii="Times New Roman" w:hAnsi="Times New Roman" w:cs="Times New Roman"/>
          <w:b/>
          <w:bCs/>
          <w:sz w:val="24"/>
          <w:szCs w:val="24"/>
        </w:rPr>
        <w:t>,</w:t>
      </w:r>
      <w:r w:rsidR="00B74B49" w:rsidRPr="00B51D16">
        <w:rPr>
          <w:rFonts w:ascii="Times New Roman" w:hAnsi="Times New Roman" w:cs="Times New Roman"/>
          <w:sz w:val="24"/>
          <w:szCs w:val="24"/>
        </w:rPr>
        <w:t xml:space="preserve"> affecting women</w:t>
      </w:r>
      <w:r w:rsidR="005459AD" w:rsidRPr="00B51D16">
        <w:rPr>
          <w:rFonts w:ascii="Times New Roman" w:hAnsi="Times New Roman" w:cs="Times New Roman"/>
          <w:sz w:val="24"/>
          <w:szCs w:val="24"/>
        </w:rPr>
        <w:t xml:space="preserve"> entrepreneurs’ investment decisions. </w:t>
      </w:r>
      <w:r w:rsidR="00241519" w:rsidRPr="00B51D16">
        <w:rPr>
          <w:rFonts w:ascii="Times New Roman" w:hAnsi="Times New Roman" w:cs="Times New Roman"/>
          <w:sz w:val="24"/>
          <w:szCs w:val="24"/>
        </w:rPr>
        <w:t>Due to their limited safety nets and financial responsibilities to their families, Indian women entrepreneurs frequently favo</w:t>
      </w:r>
      <w:r w:rsidR="003A14E6" w:rsidRPr="00B51D16">
        <w:rPr>
          <w:rFonts w:ascii="Times New Roman" w:hAnsi="Times New Roman" w:cs="Times New Roman"/>
          <w:sz w:val="24"/>
          <w:szCs w:val="24"/>
        </w:rPr>
        <w:t>u</w:t>
      </w:r>
      <w:r w:rsidR="00241519" w:rsidRPr="00B51D16">
        <w:rPr>
          <w:rFonts w:ascii="Times New Roman" w:hAnsi="Times New Roman" w:cs="Times New Roman"/>
          <w:sz w:val="24"/>
          <w:szCs w:val="24"/>
        </w:rPr>
        <w:t>r familiar and low-risk investing options. They might therefore hesitate from making investments in innovative technologies, emerging markets, or expansion initiatives, even when the prospective returns are high. Business expansion may be constrained by this conservative investment approach.</w:t>
      </w:r>
    </w:p>
    <w:p w14:paraId="5D21ED14" w14:textId="77777777" w:rsidR="00CB33E0" w:rsidRDefault="00290036" w:rsidP="00A31691">
      <w:pPr>
        <w:jc w:val="both"/>
        <w:rPr>
          <w:rFonts w:ascii="Times New Roman" w:hAnsi="Times New Roman" w:cs="Times New Roman"/>
          <w:sz w:val="24"/>
          <w:szCs w:val="24"/>
        </w:rPr>
      </w:pPr>
      <w:r w:rsidRPr="005C69B6">
        <w:rPr>
          <w:rFonts w:ascii="Times New Roman" w:hAnsi="Times New Roman" w:cs="Times New Roman"/>
          <w:sz w:val="24"/>
          <w:szCs w:val="24"/>
        </w:rPr>
        <w:t xml:space="preserve">Another </w:t>
      </w:r>
      <w:r w:rsidR="005C69B6">
        <w:rPr>
          <w:rFonts w:ascii="Times New Roman" w:hAnsi="Times New Roman" w:cs="Times New Roman"/>
          <w:sz w:val="24"/>
          <w:szCs w:val="24"/>
        </w:rPr>
        <w:t xml:space="preserve">important bias is </w:t>
      </w:r>
      <w:r w:rsidR="00846BC5" w:rsidRPr="00846BC5">
        <w:rPr>
          <w:rFonts w:ascii="Times New Roman" w:hAnsi="Times New Roman" w:cs="Times New Roman"/>
          <w:b/>
          <w:bCs/>
          <w:sz w:val="24"/>
          <w:szCs w:val="24"/>
        </w:rPr>
        <w:t>a</w:t>
      </w:r>
      <w:r w:rsidR="003C228F" w:rsidRPr="00846BC5">
        <w:rPr>
          <w:rFonts w:ascii="Times New Roman" w:hAnsi="Times New Roman" w:cs="Times New Roman"/>
          <w:b/>
          <w:bCs/>
          <w:sz w:val="24"/>
          <w:szCs w:val="24"/>
        </w:rPr>
        <w:t>nchoring bias</w:t>
      </w:r>
      <w:r w:rsidR="00846BC5">
        <w:rPr>
          <w:rFonts w:ascii="Times New Roman" w:hAnsi="Times New Roman" w:cs="Times New Roman"/>
          <w:sz w:val="24"/>
          <w:szCs w:val="24"/>
        </w:rPr>
        <w:t>, which</w:t>
      </w:r>
      <w:r w:rsidR="003C228F" w:rsidRPr="00B51D16">
        <w:rPr>
          <w:rFonts w:ascii="Times New Roman" w:hAnsi="Times New Roman" w:cs="Times New Roman"/>
          <w:sz w:val="24"/>
          <w:szCs w:val="24"/>
        </w:rPr>
        <w:t xml:space="preserve"> influences women entrepreneurs to depend </w:t>
      </w:r>
      <w:r w:rsidR="00B039FE" w:rsidRPr="00B51D16">
        <w:rPr>
          <w:rFonts w:ascii="Times New Roman" w:hAnsi="Times New Roman" w:cs="Times New Roman"/>
          <w:sz w:val="24"/>
          <w:szCs w:val="24"/>
        </w:rPr>
        <w:t xml:space="preserve">on initial cost estimates, </w:t>
      </w:r>
      <w:r w:rsidR="00AA7705" w:rsidRPr="00B51D16">
        <w:rPr>
          <w:rFonts w:ascii="Times New Roman" w:hAnsi="Times New Roman" w:cs="Times New Roman"/>
          <w:sz w:val="24"/>
          <w:szCs w:val="24"/>
        </w:rPr>
        <w:t>past investment returns</w:t>
      </w:r>
      <w:r w:rsidR="00565EE8" w:rsidRPr="00B51D16">
        <w:rPr>
          <w:rFonts w:ascii="Times New Roman" w:hAnsi="Times New Roman" w:cs="Times New Roman"/>
          <w:sz w:val="24"/>
          <w:szCs w:val="24"/>
        </w:rPr>
        <w:t xml:space="preserve">, or traditional business models while </w:t>
      </w:r>
      <w:r w:rsidR="008D5292" w:rsidRPr="00B51D16">
        <w:rPr>
          <w:rFonts w:ascii="Times New Roman" w:hAnsi="Times New Roman" w:cs="Times New Roman"/>
          <w:sz w:val="24"/>
          <w:szCs w:val="24"/>
        </w:rPr>
        <w:t xml:space="preserve">evaluating new investment opportunities. </w:t>
      </w:r>
      <w:r w:rsidR="00A855C3" w:rsidRPr="00B51D16">
        <w:rPr>
          <w:rFonts w:ascii="Times New Roman" w:hAnsi="Times New Roman" w:cs="Times New Roman"/>
          <w:sz w:val="24"/>
          <w:szCs w:val="24"/>
        </w:rPr>
        <w:t>In the Indian context, business owners could base their choices on past investment levels or family business customs, neglecting shifting market conditions, inflation, or advancements in technology.</w:t>
      </w:r>
    </w:p>
    <w:p w14:paraId="4228099C" w14:textId="77777777" w:rsidR="00CB33E0" w:rsidRDefault="00D77EC1" w:rsidP="00A31691">
      <w:pPr>
        <w:jc w:val="both"/>
        <w:rPr>
          <w:rFonts w:ascii="Times New Roman" w:eastAsia="Times New Roman" w:hAnsi="Times New Roman" w:cs="Times New Roman"/>
          <w:sz w:val="24"/>
          <w:szCs w:val="24"/>
          <w:lang w:eastAsia="en-IN"/>
        </w:rPr>
      </w:pPr>
      <w:r w:rsidRPr="00D77EC1">
        <w:rPr>
          <w:rFonts w:ascii="Times New Roman" w:eastAsia="Times New Roman" w:hAnsi="Times New Roman" w:cs="Times New Roman"/>
          <w:b/>
          <w:bCs/>
          <w:sz w:val="24"/>
          <w:szCs w:val="24"/>
          <w:lang w:eastAsia="en-IN"/>
        </w:rPr>
        <w:t>Overconfidence bias</w:t>
      </w:r>
      <w:r w:rsidRPr="00D77EC1">
        <w:rPr>
          <w:rFonts w:ascii="Times New Roman" w:eastAsia="Times New Roman" w:hAnsi="Times New Roman" w:cs="Times New Roman"/>
          <w:sz w:val="24"/>
          <w:szCs w:val="24"/>
          <w:lang w:eastAsia="en-IN"/>
        </w:rPr>
        <w:t xml:space="preserve"> also plays a role in shaping entrepreneurial investment behavior</w:t>
      </w:r>
      <w:r>
        <w:rPr>
          <w:rFonts w:ascii="Times New Roman" w:eastAsia="Times New Roman" w:hAnsi="Times New Roman" w:cs="Times New Roman"/>
          <w:sz w:val="24"/>
          <w:szCs w:val="24"/>
          <w:lang w:eastAsia="en-IN"/>
        </w:rPr>
        <w:t xml:space="preserve">. </w:t>
      </w:r>
      <w:r w:rsidR="00461A3C" w:rsidRPr="00B51D16">
        <w:rPr>
          <w:rFonts w:ascii="Times New Roman" w:eastAsia="Times New Roman" w:hAnsi="Times New Roman" w:cs="Times New Roman"/>
          <w:sz w:val="24"/>
          <w:szCs w:val="24"/>
          <w:lang w:eastAsia="en-IN"/>
        </w:rPr>
        <w:t>The term overconfidence describes an individual's tendency to overestimate their level of knowledge, predicting skills, or control over results.</w:t>
      </w:r>
      <w:r w:rsidR="001401C4" w:rsidRPr="00B51D16">
        <w:rPr>
          <w:rFonts w:ascii="Times New Roman" w:eastAsia="Times New Roman" w:hAnsi="Times New Roman" w:cs="Times New Roman"/>
          <w:sz w:val="24"/>
          <w:szCs w:val="24"/>
          <w:lang w:eastAsia="en-IN"/>
        </w:rPr>
        <w:t xml:space="preserve"> Women entrepreneurs who experience business success may develop strong confidence in their decision-making skills.</w:t>
      </w:r>
      <w:r w:rsidR="00C40706" w:rsidRPr="00B51D16">
        <w:rPr>
          <w:rFonts w:ascii="Times New Roman" w:eastAsia="Times New Roman" w:hAnsi="Times New Roman" w:cs="Times New Roman"/>
          <w:sz w:val="24"/>
          <w:szCs w:val="24"/>
          <w:lang w:eastAsia="en-IN"/>
        </w:rPr>
        <w:t xml:space="preserve"> In some cases, overconfidence may encourage aggressive investments without proper financial analysis. </w:t>
      </w:r>
      <w:r w:rsidR="008458A9" w:rsidRPr="00B51D16">
        <w:rPr>
          <w:rFonts w:ascii="Times New Roman" w:eastAsia="Times New Roman" w:hAnsi="Times New Roman" w:cs="Times New Roman"/>
          <w:sz w:val="24"/>
          <w:szCs w:val="24"/>
          <w:lang w:eastAsia="en-IN"/>
        </w:rPr>
        <w:t>Women entrepreneurs generally show less overconfidence than male entrepreneurs</w:t>
      </w:r>
      <w:r w:rsidR="005530A1" w:rsidRPr="00B51D16">
        <w:rPr>
          <w:rFonts w:ascii="Times New Roman" w:eastAsia="Times New Roman" w:hAnsi="Times New Roman" w:cs="Times New Roman"/>
          <w:sz w:val="24"/>
          <w:szCs w:val="24"/>
          <w:lang w:eastAsia="en-IN"/>
        </w:rPr>
        <w:t>, which can result in conservative investment strategies</w:t>
      </w:r>
      <w:r w:rsidR="008458A9" w:rsidRPr="00B51D16">
        <w:rPr>
          <w:rFonts w:ascii="Times New Roman" w:eastAsia="Times New Roman" w:hAnsi="Times New Roman" w:cs="Times New Roman"/>
          <w:sz w:val="24"/>
          <w:szCs w:val="24"/>
          <w:lang w:eastAsia="en-IN"/>
        </w:rPr>
        <w:t>.</w:t>
      </w:r>
      <w:r w:rsidR="003A34D0" w:rsidRPr="00B51D16">
        <w:rPr>
          <w:rFonts w:ascii="Times New Roman" w:eastAsia="Times New Roman" w:hAnsi="Times New Roman" w:cs="Times New Roman"/>
          <w:sz w:val="24"/>
          <w:szCs w:val="24"/>
          <w:lang w:eastAsia="en-IN"/>
        </w:rPr>
        <w:t xml:space="preserve"> </w:t>
      </w:r>
      <w:r w:rsidR="00CE64B6" w:rsidRPr="00B51D16">
        <w:rPr>
          <w:rFonts w:ascii="Times New Roman" w:eastAsia="Times New Roman" w:hAnsi="Times New Roman" w:cs="Times New Roman"/>
          <w:sz w:val="24"/>
          <w:szCs w:val="24"/>
          <w:lang w:eastAsia="en-IN"/>
        </w:rPr>
        <w:t>Reduced overconfidence can result in more cautious decision-making, but even in favo</w:t>
      </w:r>
      <w:r w:rsidR="006856C2" w:rsidRPr="00B51D16">
        <w:rPr>
          <w:rFonts w:ascii="Times New Roman" w:eastAsia="Times New Roman" w:hAnsi="Times New Roman" w:cs="Times New Roman"/>
          <w:sz w:val="24"/>
          <w:szCs w:val="24"/>
          <w:lang w:eastAsia="en-IN"/>
        </w:rPr>
        <w:t>u</w:t>
      </w:r>
      <w:r w:rsidR="00CE64B6" w:rsidRPr="00B51D16">
        <w:rPr>
          <w:rFonts w:ascii="Times New Roman" w:eastAsia="Times New Roman" w:hAnsi="Times New Roman" w:cs="Times New Roman"/>
          <w:sz w:val="24"/>
          <w:szCs w:val="24"/>
          <w:lang w:eastAsia="en-IN"/>
        </w:rPr>
        <w:t>rable situations, it can also cause reluctance, postponed investments, or a dependence on outside approval.</w:t>
      </w:r>
    </w:p>
    <w:p w14:paraId="0DB7DB51" w14:textId="77777777" w:rsidR="000C5350" w:rsidRDefault="009C378E" w:rsidP="00A31691">
      <w:pPr>
        <w:jc w:val="both"/>
        <w:rPr>
          <w:rFonts w:ascii="Times New Roman" w:hAnsi="Times New Roman" w:cs="Times New Roman"/>
          <w:b/>
          <w:bCs/>
          <w:sz w:val="24"/>
          <w:szCs w:val="24"/>
        </w:rPr>
      </w:pPr>
      <w:r w:rsidRPr="000950E5">
        <w:rPr>
          <w:rFonts w:ascii="Times New Roman" w:hAnsi="Times New Roman" w:cs="Times New Roman"/>
          <w:b/>
          <w:bCs/>
          <w:sz w:val="24"/>
          <w:szCs w:val="24"/>
        </w:rPr>
        <w:t>Loss aversion</w:t>
      </w:r>
      <w:r w:rsidRPr="00B51D16">
        <w:rPr>
          <w:rFonts w:ascii="Times New Roman" w:hAnsi="Times New Roman" w:cs="Times New Roman"/>
          <w:sz w:val="24"/>
          <w:szCs w:val="24"/>
        </w:rPr>
        <w:t xml:space="preserve"> refers to the tendency to feel losses more intensely than equivalent gains. </w:t>
      </w:r>
      <w:r w:rsidR="000C5C6C" w:rsidRPr="00B51D16">
        <w:rPr>
          <w:rFonts w:ascii="Times New Roman" w:hAnsi="Times New Roman" w:cs="Times New Roman"/>
          <w:sz w:val="24"/>
          <w:szCs w:val="24"/>
        </w:rPr>
        <w:t xml:space="preserve">It leads women </w:t>
      </w:r>
      <w:r w:rsidR="00E73A0D" w:rsidRPr="00B51D16">
        <w:rPr>
          <w:rFonts w:ascii="Times New Roman" w:hAnsi="Times New Roman" w:cs="Times New Roman"/>
          <w:sz w:val="24"/>
          <w:szCs w:val="24"/>
        </w:rPr>
        <w:t xml:space="preserve">entrepreneurs to focus more on </w:t>
      </w:r>
      <w:r w:rsidR="004F19AE" w:rsidRPr="00B51D16">
        <w:rPr>
          <w:rFonts w:ascii="Times New Roman" w:hAnsi="Times New Roman" w:cs="Times New Roman"/>
          <w:sz w:val="24"/>
          <w:szCs w:val="24"/>
        </w:rPr>
        <w:t xml:space="preserve">avoiding losses than on achieving gains. </w:t>
      </w:r>
      <w:r w:rsidR="008E3998" w:rsidRPr="00B51D16">
        <w:rPr>
          <w:rFonts w:ascii="Times New Roman" w:hAnsi="Times New Roman" w:cs="Times New Roman"/>
          <w:sz w:val="24"/>
          <w:szCs w:val="24"/>
        </w:rPr>
        <w:t>Fear of loss increases in India, where female entrepreneurs frequently rely on personal resources or family finances. As a result, short-term or small-scale projects receive more funding than long-term strategic investments.</w:t>
      </w:r>
      <w:r w:rsidR="00C079A9" w:rsidRPr="00B51D16">
        <w:rPr>
          <w:rFonts w:ascii="Times New Roman" w:hAnsi="Times New Roman" w:cs="Times New Roman"/>
          <w:sz w:val="24"/>
          <w:szCs w:val="24"/>
        </w:rPr>
        <w:t xml:space="preserve"> But </w:t>
      </w:r>
      <w:r w:rsidR="003F382A" w:rsidRPr="00B51D16">
        <w:rPr>
          <w:rFonts w:ascii="Times New Roman" w:hAnsi="Times New Roman" w:cs="Times New Roman"/>
          <w:sz w:val="24"/>
          <w:szCs w:val="24"/>
        </w:rPr>
        <w:t>some</w:t>
      </w:r>
      <w:r w:rsidR="00C079A9" w:rsidRPr="00B51D16">
        <w:rPr>
          <w:rFonts w:ascii="Times New Roman" w:hAnsi="Times New Roman" w:cs="Times New Roman"/>
          <w:sz w:val="24"/>
          <w:szCs w:val="24"/>
        </w:rPr>
        <w:t xml:space="preserve"> research find that loss aversion does not significantly </w:t>
      </w:r>
      <w:r w:rsidR="00C079A9" w:rsidRPr="00B51D16">
        <w:rPr>
          <w:rFonts w:ascii="Times New Roman" w:hAnsi="Times New Roman" w:cs="Times New Roman"/>
          <w:sz w:val="24"/>
          <w:szCs w:val="24"/>
        </w:rPr>
        <w:lastRenderedPageBreak/>
        <w:t>influence women entrepreneurs’ financial or investment decisions, suggesting that past losses may not always deter them from taking risk</w:t>
      </w:r>
      <w:r w:rsidR="00F11690" w:rsidRPr="00B51D16">
        <w:rPr>
          <w:rFonts w:ascii="Times New Roman" w:hAnsi="Times New Roman" w:cs="Times New Roman"/>
          <w:sz w:val="24"/>
          <w:szCs w:val="24"/>
        </w:rPr>
        <w:t>.</w:t>
      </w:r>
      <w:r w:rsidR="00F11690" w:rsidRPr="00E54A4F">
        <w:rPr>
          <w:rFonts w:ascii="Times New Roman" w:hAnsi="Times New Roman" w:cs="Times New Roman"/>
          <w:b/>
          <w:bCs/>
          <w:sz w:val="24"/>
          <w:szCs w:val="24"/>
        </w:rPr>
        <w:t xml:space="preserve"> </w:t>
      </w:r>
      <w:r w:rsidR="00287830" w:rsidRPr="00E54A4F">
        <w:rPr>
          <w:rFonts w:ascii="Times New Roman" w:hAnsi="Times New Roman" w:cs="Times New Roman"/>
          <w:b/>
          <w:bCs/>
          <w:sz w:val="24"/>
          <w:szCs w:val="24"/>
        </w:rPr>
        <w:fldChar w:fldCharType="begin"/>
      </w:r>
      <w:r w:rsidR="00287830" w:rsidRPr="00E54A4F">
        <w:rPr>
          <w:rFonts w:ascii="Times New Roman" w:hAnsi="Times New Roman" w:cs="Times New Roman"/>
          <w:b/>
          <w:bCs/>
          <w:sz w:val="24"/>
          <w:szCs w:val="24"/>
        </w:rPr>
        <w:instrText xml:space="preserve"> ADDIN ZOTERO_ITEM CSL_CITATION {"citationID":"0wgBWIaE","properties":{"formattedCitation":"(Panja, 2023; Qamar et al., 2023)","plainCitation":"(Panja, 2023; Qamar et al., 2023)","noteIndex":0},"citationItems":[{"id":82,"uris":["http://zotero.org/users/19503103/items/3IJPX2XV"],"itemData":{"id":82,"type":"article-journal","abstract":"The basic purpose of this article is to understand the impact of behavioural biases on the financial decisions of the rural women micro-entrepreneurs. The indicators were selected based on the literature review and exploratory interview, and in consultation with the experts of the funding agencies (mainly banks) to cover behavioural biases of the rural women micro-entrepreneurs. In order to design the scale, SEM AMOS 26 software along with SPSS 26 was used for data analysis. Reliability score and exploratory factor analysis were conducted with the help of SPSS 26 software. Overconfidence of the rural women micro-entrepreneurs negatively influenced their financial decisions. Rural women micro-entrepreneurs were found to be better financial decision-makers as past loss from their financial decisions did not deter them from taking risk. The loss aversion bias did not influence the financial decisions of the rural women micro-entrepreneur. However, the regret aversion bias and the anchoring bias positively influence their financial decisions, depicting the impact of behavioural biases on their financial decisions. The present study can be further extended to identify the impact of moderating and mediation variables. The impact of other emotional and cognitive behavioural biases on the financial decisions of the rural women micro-entrepreneurs can also be considered. The understanding of impact and the effect of behavioural biases on financial decisions of rural women micro-entrepreneurs will help to identify the rationale behind financial decision-making of the rural women micro-entrepreneurs. Most of rural women micro-entrepreneur has to deal with decisions related to finance. The confidence with which they handle their money is a reflection on how confidently they can handle their business. The present study attempts to design and validate a comprehensive behavioural bias scale influencing financial decisions of the rural women micro-entrepreneurs. To the best of the knowledge of the author, almost no studies have focused adequately to explore the influence of behavioural biases on the financial decisions of women micro-entrepreneurs. Thus, the aim of this research is to understand the influence of behavioural biases on the financial decisions of rural women micro-entrepreneurs and design a robust and comprehensive scale.","container-title":"Vision: The Journal of Business Perspective","DOI":"10.1177/09722629231182835","ISSN":"0972-2629, 2249-5304","journalAbbreviation":"Vision: The Journal of Business Perspective","language":"en","page":"09722629231182835","source":"DOI.org (Crossref)","title":"Effect of Behavioural Biases on the Financial Decisions of Rural Women Micro-entrepreneurs: A Scale Development Approach","title-short":"Effect of Behavioural Biases on the Financial Decisions of Rural Women Micro-entrepreneurs","URL":"https://journals.sagepub.com/doi/10.1177/09722629231182835","author":[{"family":"Panja","given":"Soma"}],"accessed":{"date-parts":[["2026",3,6]]},"issued":{"date-parts":[["2023",11,19]]}}},{"id":12,"uris":["http://zotero.org/users/19503103/items/UXLMW8TT"],"itemData":{"id":12,"type":"article-journal","abstract":"The goal of this study is to examine the influence of certain behavioral biases namely overconfidence, loss aversion, mental accounting on women entrepreneurs’ investment decision accompanied with mediating role of risk tolerance. The research has employed PLS-SEM to empirically examine the formulated hypotheses. Additionally, IPMA analysis has also been implemented to know the comparative importance and performance of selected facets. The sample size includes 100 women entrepreneurs residing in Karachi, Pakistan. Convenience sampling technique is executed to gather data whereas a questionnaire is adopted as research instrument. The empirical findings suggested that overconfidence bias, mental accounting bias have a substantial positive influence on women entrepreneur investment decision whereas loss aversion is found to be statistically insignificant. However, the indirect impact of risk tolerance has been found to be statistically insignificant for the given biases and women entrepreneur investment decision whereas loss aversion, mental accounting found to have substantial direct influence on risk tolerance of women entrepreneurs. Through its conceptual framework, the research adds to the body of literature by providing valuable insights regarding women entrepreneurs’ behavioral perspective in relation with investment decision. The empirical evidence has determined the presence of irrationality involves in entrepreneurs’ investment decision; the findings will be helpful to understand the mechanism and causes that may lead to unidentified anomalies in start-up markets.","container-title":"Pakistan Journal of Social Research","DOI":"10.52567/pjsr.v5i01.921","ISSN":"27103129, 27103137","issue":"01","journalAbbreviation":"pjsr","language":"en","page":"455-465","source":"DOI.org (Crossref)","title":"IMPACT OF BEHAVIORAL BIASES ON WOMEN ENTREPRENEURS INVESTMENT DECISION","URL":"https://pjsr.com.pk/ojs/index.php/PJSR/article/view/921/version/921","volume":"05","author":[{"family":"Qamar","given":"Anam"},{"family":"Lodhi","given":"Samreen Lodhi"},{"literal":"Jinnah University for Women"}],"accessed":{"date-parts":[["2026",1,29]]},"issued":{"date-parts":[["2023",3,31]]}}}],"schema":"https://github.com/citation-style-language/schema/raw/master/csl-citation.json"} </w:instrText>
      </w:r>
      <w:r w:rsidR="00287830" w:rsidRPr="00E54A4F">
        <w:rPr>
          <w:rFonts w:ascii="Times New Roman" w:hAnsi="Times New Roman" w:cs="Times New Roman"/>
          <w:b/>
          <w:bCs/>
          <w:sz w:val="24"/>
          <w:szCs w:val="24"/>
        </w:rPr>
        <w:fldChar w:fldCharType="separate"/>
      </w:r>
      <w:r w:rsidR="00287830" w:rsidRPr="00E54A4F">
        <w:rPr>
          <w:rFonts w:ascii="Times New Roman" w:hAnsi="Times New Roman" w:cs="Times New Roman"/>
          <w:b/>
          <w:bCs/>
          <w:sz w:val="24"/>
          <w:szCs w:val="24"/>
        </w:rPr>
        <w:t>(Panja, 2023; Qamar et al., 2023)</w:t>
      </w:r>
      <w:r w:rsidR="00287830" w:rsidRPr="00E54A4F">
        <w:rPr>
          <w:rFonts w:ascii="Times New Roman" w:hAnsi="Times New Roman" w:cs="Times New Roman"/>
          <w:b/>
          <w:bCs/>
          <w:sz w:val="24"/>
          <w:szCs w:val="24"/>
        </w:rPr>
        <w:fldChar w:fldCharType="end"/>
      </w:r>
      <w:r w:rsidR="000C5350">
        <w:rPr>
          <w:rFonts w:ascii="Times New Roman" w:hAnsi="Times New Roman" w:cs="Times New Roman"/>
          <w:b/>
          <w:bCs/>
          <w:sz w:val="24"/>
          <w:szCs w:val="24"/>
        </w:rPr>
        <w:t>.</w:t>
      </w:r>
    </w:p>
    <w:p w14:paraId="259486D6" w14:textId="77777777" w:rsidR="000C5350" w:rsidRDefault="004F7D32" w:rsidP="00A31691">
      <w:pPr>
        <w:jc w:val="both"/>
        <w:rPr>
          <w:rFonts w:ascii="Times New Roman" w:eastAsia="Times New Roman" w:hAnsi="Times New Roman" w:cs="Times New Roman"/>
          <w:sz w:val="24"/>
          <w:szCs w:val="24"/>
          <w:lang w:eastAsia="en-IN"/>
        </w:rPr>
      </w:pPr>
      <w:r w:rsidRPr="00B51D16">
        <w:rPr>
          <w:rFonts w:ascii="Times New Roman" w:eastAsia="Times New Roman" w:hAnsi="Times New Roman" w:cs="Times New Roman"/>
          <w:sz w:val="24"/>
          <w:szCs w:val="24"/>
          <w:lang w:eastAsia="en-IN"/>
        </w:rPr>
        <w:t xml:space="preserve">When female entrepreneurs adopt the investment behavior of their peers, local networks, or Self-Help Groups (SHGs), this is known as </w:t>
      </w:r>
      <w:r w:rsidRPr="00DC791F">
        <w:rPr>
          <w:rFonts w:ascii="Times New Roman" w:eastAsia="Times New Roman" w:hAnsi="Times New Roman" w:cs="Times New Roman"/>
          <w:b/>
          <w:bCs/>
          <w:sz w:val="24"/>
          <w:szCs w:val="24"/>
          <w:lang w:eastAsia="en-IN"/>
        </w:rPr>
        <w:t>herd behavior</w:t>
      </w:r>
      <w:r w:rsidRPr="00B51D16">
        <w:rPr>
          <w:rFonts w:ascii="Times New Roman" w:eastAsia="Times New Roman" w:hAnsi="Times New Roman" w:cs="Times New Roman"/>
          <w:sz w:val="24"/>
          <w:szCs w:val="24"/>
          <w:lang w:eastAsia="en-IN"/>
        </w:rPr>
        <w:t xml:space="preserve">. </w:t>
      </w:r>
      <w:r w:rsidR="00351D52" w:rsidRPr="00B51D16">
        <w:rPr>
          <w:rFonts w:ascii="Times New Roman" w:eastAsia="Times New Roman" w:hAnsi="Times New Roman" w:cs="Times New Roman"/>
          <w:sz w:val="24"/>
          <w:szCs w:val="24"/>
          <w:lang w:eastAsia="en-IN"/>
        </w:rPr>
        <w:t xml:space="preserve">This bias becomes particularly common when individuals lack sufficient information or confidence in their decision-making abilities. </w:t>
      </w:r>
      <w:r w:rsidRPr="00B51D16">
        <w:rPr>
          <w:rFonts w:ascii="Times New Roman" w:eastAsia="Times New Roman" w:hAnsi="Times New Roman" w:cs="Times New Roman"/>
          <w:sz w:val="24"/>
          <w:szCs w:val="24"/>
          <w:lang w:eastAsia="en-IN"/>
        </w:rPr>
        <w:t>In India, community experiences</w:t>
      </w:r>
      <w:r w:rsidR="009A1E95" w:rsidRPr="00B51D16">
        <w:rPr>
          <w:rFonts w:ascii="Times New Roman" w:eastAsia="Times New Roman" w:hAnsi="Times New Roman" w:cs="Times New Roman"/>
          <w:sz w:val="24"/>
          <w:szCs w:val="24"/>
          <w:lang w:eastAsia="en-IN"/>
        </w:rPr>
        <w:t xml:space="preserve"> </w:t>
      </w:r>
      <w:r w:rsidRPr="00B51D16">
        <w:rPr>
          <w:rFonts w:ascii="Times New Roman" w:eastAsia="Times New Roman" w:hAnsi="Times New Roman" w:cs="Times New Roman"/>
          <w:sz w:val="24"/>
          <w:szCs w:val="24"/>
          <w:lang w:eastAsia="en-IN"/>
        </w:rPr>
        <w:t>can have a greater impact on investment decisions than objective financial research. This could result in poor investments that don't match the particular requirements of the business.</w:t>
      </w:r>
      <w:r w:rsidR="003B7480">
        <w:rPr>
          <w:rFonts w:ascii="Times New Roman" w:eastAsia="Times New Roman" w:hAnsi="Times New Roman" w:cs="Times New Roman"/>
          <w:sz w:val="24"/>
          <w:szCs w:val="24"/>
          <w:lang w:eastAsia="en-IN"/>
        </w:rPr>
        <w:t xml:space="preserve"> </w:t>
      </w:r>
      <w:r w:rsidR="003C5940" w:rsidRPr="003B7480">
        <w:rPr>
          <w:rFonts w:ascii="Times New Roman" w:eastAsia="Times New Roman" w:hAnsi="Times New Roman" w:cs="Times New Roman"/>
          <w:sz w:val="24"/>
          <w:szCs w:val="24"/>
          <w:lang w:eastAsia="en-IN"/>
        </w:rPr>
        <w:t xml:space="preserve">Research shows that herding behavior can significantly influence investors in uncertain markets, particularly in emerging economies </w:t>
      </w:r>
      <w:r w:rsidR="003C5940" w:rsidRPr="003B7480">
        <w:rPr>
          <w:rFonts w:ascii="Times New Roman" w:eastAsia="Times New Roman" w:hAnsi="Times New Roman" w:cs="Times New Roman"/>
          <w:b/>
          <w:bCs/>
          <w:sz w:val="24"/>
          <w:szCs w:val="24"/>
          <w:lang w:eastAsia="en-IN"/>
        </w:rPr>
        <w:t>(Gayathir &amp; Sathya, 2024;</w:t>
      </w:r>
      <w:r w:rsidR="003C5940" w:rsidRPr="003B7480">
        <w:rPr>
          <w:rFonts w:ascii="Times New Roman" w:eastAsia="Times New Roman" w:hAnsi="Times New Roman" w:cs="Times New Roman"/>
          <w:sz w:val="24"/>
          <w:szCs w:val="24"/>
          <w:lang w:eastAsia="en-IN"/>
        </w:rPr>
        <w:t xml:space="preserve"> </w:t>
      </w:r>
      <w:r w:rsidR="003C5940" w:rsidRPr="003B7480">
        <w:rPr>
          <w:rFonts w:ascii="Times New Roman" w:eastAsia="Times New Roman" w:hAnsi="Times New Roman" w:cs="Times New Roman"/>
          <w:b/>
          <w:bCs/>
          <w:sz w:val="24"/>
          <w:szCs w:val="24"/>
          <w:lang w:eastAsia="en-IN"/>
        </w:rPr>
        <w:t>Kumar &amp; Goyal, 2015)</w:t>
      </w:r>
      <w:r w:rsidR="003C5940" w:rsidRPr="003B7480">
        <w:rPr>
          <w:rFonts w:ascii="Times New Roman" w:eastAsia="Times New Roman" w:hAnsi="Times New Roman" w:cs="Times New Roman"/>
          <w:sz w:val="24"/>
          <w:szCs w:val="24"/>
          <w:lang w:eastAsia="en-IN"/>
        </w:rPr>
        <w:t>. In the case of women investors, social influence and collective decision-making often reinforce this bias.</w:t>
      </w:r>
    </w:p>
    <w:p w14:paraId="6A48B790" w14:textId="77777777" w:rsidR="000C5350" w:rsidRDefault="009E7D3A" w:rsidP="00A31691">
      <w:pPr>
        <w:jc w:val="both"/>
        <w:rPr>
          <w:rFonts w:ascii="Times New Roman" w:eastAsia="Times New Roman" w:hAnsi="Times New Roman" w:cs="Times New Roman"/>
          <w:sz w:val="24"/>
          <w:szCs w:val="24"/>
          <w:lang w:eastAsia="en-IN"/>
        </w:rPr>
      </w:pPr>
      <w:r w:rsidRPr="009E7D3A">
        <w:rPr>
          <w:rFonts w:ascii="Times New Roman" w:eastAsia="Times New Roman" w:hAnsi="Times New Roman" w:cs="Times New Roman"/>
          <w:sz w:val="24"/>
          <w:szCs w:val="24"/>
          <w:lang w:eastAsia="en-IN"/>
        </w:rPr>
        <w:t xml:space="preserve">In addition, </w:t>
      </w:r>
      <w:r w:rsidRPr="009E7D3A">
        <w:rPr>
          <w:rFonts w:ascii="Times New Roman" w:eastAsia="Times New Roman" w:hAnsi="Times New Roman" w:cs="Times New Roman"/>
          <w:b/>
          <w:bCs/>
          <w:sz w:val="24"/>
          <w:szCs w:val="24"/>
          <w:lang w:eastAsia="en-IN"/>
        </w:rPr>
        <w:t>confirmation bias</w:t>
      </w:r>
      <w:r w:rsidRPr="009E7D3A">
        <w:rPr>
          <w:rFonts w:ascii="Times New Roman" w:eastAsia="Times New Roman" w:hAnsi="Times New Roman" w:cs="Times New Roman"/>
          <w:sz w:val="24"/>
          <w:szCs w:val="24"/>
          <w:lang w:eastAsia="en-IN"/>
        </w:rPr>
        <w:t xml:space="preserve"> affects how entrepreneurs interpret and process information related to investment decisions. </w:t>
      </w:r>
      <w:r w:rsidR="00A03CE8" w:rsidRPr="00B51D16">
        <w:rPr>
          <w:rFonts w:ascii="Times New Roman" w:eastAsia="Times New Roman" w:hAnsi="Times New Roman" w:cs="Times New Roman"/>
          <w:sz w:val="24"/>
          <w:szCs w:val="24"/>
          <w:lang w:eastAsia="en-IN"/>
        </w:rPr>
        <w:t>This bias can lead to selective information processing and overconfidence in existing investment choices</w:t>
      </w:r>
      <w:r w:rsidR="00027281" w:rsidRPr="00B51D16">
        <w:rPr>
          <w:rFonts w:ascii="Times New Roman" w:eastAsia="Times New Roman" w:hAnsi="Times New Roman" w:cs="Times New Roman"/>
          <w:sz w:val="24"/>
          <w:szCs w:val="24"/>
          <w:lang w:eastAsia="en-IN"/>
        </w:rPr>
        <w:t>.</w:t>
      </w:r>
      <w:r w:rsidR="00763FF9" w:rsidRPr="00B51D16">
        <w:rPr>
          <w:rFonts w:ascii="Times New Roman" w:eastAsia="Times New Roman" w:hAnsi="Times New Roman" w:cs="Times New Roman"/>
          <w:sz w:val="24"/>
          <w:szCs w:val="24"/>
          <w:lang w:eastAsia="en-IN"/>
        </w:rPr>
        <w:t xml:space="preserve"> </w:t>
      </w:r>
      <w:r w:rsidR="00BC3409" w:rsidRPr="00B51D16">
        <w:rPr>
          <w:rFonts w:ascii="Times New Roman" w:eastAsia="Times New Roman" w:hAnsi="Times New Roman" w:cs="Times New Roman"/>
          <w:sz w:val="24"/>
          <w:szCs w:val="24"/>
          <w:lang w:eastAsia="en-IN"/>
        </w:rPr>
        <w:t xml:space="preserve">Studies have shown that confirmation bias significantly influences investment behavior and can result in suboptimal financial decisions </w:t>
      </w:r>
      <w:r w:rsidR="00BC3409" w:rsidRPr="00B51B7E">
        <w:rPr>
          <w:rFonts w:ascii="Times New Roman" w:eastAsia="Times New Roman" w:hAnsi="Times New Roman" w:cs="Times New Roman"/>
          <w:b/>
          <w:bCs/>
          <w:sz w:val="24"/>
          <w:szCs w:val="24"/>
          <w:lang w:eastAsia="en-IN"/>
        </w:rPr>
        <w:t>(Noch &amp; Rumasukun, 2024)</w:t>
      </w:r>
      <w:r w:rsidR="00BC3409" w:rsidRPr="00B51D16">
        <w:rPr>
          <w:rFonts w:ascii="Times New Roman" w:eastAsia="Times New Roman" w:hAnsi="Times New Roman" w:cs="Times New Roman"/>
          <w:sz w:val="24"/>
          <w:szCs w:val="24"/>
          <w:lang w:eastAsia="en-IN"/>
        </w:rPr>
        <w:t>.</w:t>
      </w:r>
      <w:r w:rsidR="0029099C" w:rsidRPr="00B51D16">
        <w:rPr>
          <w:rFonts w:ascii="Times New Roman" w:eastAsia="Times New Roman" w:hAnsi="Times New Roman" w:cs="Times New Roman"/>
          <w:sz w:val="24"/>
          <w:szCs w:val="24"/>
          <w:lang w:eastAsia="en-IN"/>
        </w:rPr>
        <w:t xml:space="preserve"> Women entrepreneurs may seek information that confirms past assumptions about risk, markets, or investment suitability, while dismissing contradicting facts. This may decrease flexibility and encourage conservative investment practices</w:t>
      </w:r>
      <w:r w:rsidR="000C5350">
        <w:rPr>
          <w:rFonts w:ascii="Times New Roman" w:eastAsia="Times New Roman" w:hAnsi="Times New Roman" w:cs="Times New Roman"/>
          <w:sz w:val="24"/>
          <w:szCs w:val="24"/>
          <w:lang w:eastAsia="en-IN"/>
        </w:rPr>
        <w:t>.</w:t>
      </w:r>
    </w:p>
    <w:p w14:paraId="7FD3CF4D" w14:textId="77777777" w:rsidR="005E3229" w:rsidRDefault="00A37B23" w:rsidP="00A31691">
      <w:pPr>
        <w:jc w:val="both"/>
        <w:rPr>
          <w:rFonts w:ascii="Times New Roman" w:eastAsia="Times New Roman" w:hAnsi="Times New Roman" w:cs="Times New Roman"/>
          <w:sz w:val="24"/>
          <w:szCs w:val="24"/>
          <w:lang w:eastAsia="en-IN"/>
        </w:rPr>
      </w:pPr>
      <w:r w:rsidRPr="00B51D16">
        <w:rPr>
          <w:rFonts w:ascii="Times New Roman" w:eastAsia="Times New Roman" w:hAnsi="Times New Roman" w:cs="Times New Roman"/>
          <w:sz w:val="24"/>
          <w:szCs w:val="24"/>
          <w:lang w:eastAsia="en-IN"/>
        </w:rPr>
        <w:t xml:space="preserve">Investment decisions are impacted by readily remembered facts or recent experiences due to </w:t>
      </w:r>
      <w:r w:rsidRPr="000032CA">
        <w:rPr>
          <w:rFonts w:ascii="Times New Roman" w:eastAsia="Times New Roman" w:hAnsi="Times New Roman" w:cs="Times New Roman"/>
          <w:b/>
          <w:bCs/>
          <w:sz w:val="24"/>
          <w:szCs w:val="24"/>
          <w:lang w:eastAsia="en-IN"/>
        </w:rPr>
        <w:t>availability bias</w:t>
      </w:r>
      <w:r w:rsidRPr="00B51D16">
        <w:rPr>
          <w:rFonts w:ascii="Times New Roman" w:eastAsia="Times New Roman" w:hAnsi="Times New Roman" w:cs="Times New Roman"/>
          <w:sz w:val="24"/>
          <w:szCs w:val="24"/>
          <w:lang w:eastAsia="en-IN"/>
        </w:rPr>
        <w:t>. For example, stories of failed startups or financial losses within the community may discourage women entrepreneurs from making similar investments. This results in decisions based on incomplete information and restricts exposure to a variety of investment opportunities.</w:t>
      </w:r>
    </w:p>
    <w:p w14:paraId="484ECE56" w14:textId="176C6E95" w:rsidR="00A37B23" w:rsidRPr="00B51D16" w:rsidRDefault="00FA29DA" w:rsidP="00A31691">
      <w:pPr>
        <w:jc w:val="both"/>
        <w:rPr>
          <w:rFonts w:ascii="Times New Roman" w:hAnsi="Times New Roman" w:cs="Times New Roman"/>
          <w:b/>
          <w:bCs/>
          <w:sz w:val="24"/>
          <w:szCs w:val="24"/>
        </w:rPr>
      </w:pPr>
      <w:r w:rsidRPr="00B51D16">
        <w:rPr>
          <w:rFonts w:ascii="Times New Roman" w:eastAsia="Times New Roman" w:hAnsi="Times New Roman" w:cs="Times New Roman"/>
          <w:sz w:val="24"/>
          <w:szCs w:val="24"/>
          <w:lang w:eastAsia="en-IN"/>
        </w:rPr>
        <w:t xml:space="preserve">Overconfidence, loss aversion, risk aversion, herding, anchoring, confirmation bias, and availability bias are examples of behavioral biases that have a major influence on how female entrepreneurs make investment decisions. Psychological tendencies, sociocultural factors, levels of financial literacy, and individual experiences all influence these biases. </w:t>
      </w:r>
      <w:r w:rsidR="00370757" w:rsidRPr="00B90427">
        <w:rPr>
          <w:rFonts w:ascii="Times New Roman" w:eastAsia="Times New Roman" w:hAnsi="Times New Roman" w:cs="Times New Roman"/>
          <w:b/>
          <w:bCs/>
          <w:sz w:val="24"/>
          <w:szCs w:val="24"/>
          <w:lang w:eastAsia="en-IN"/>
        </w:rPr>
        <w:fldChar w:fldCharType="begin"/>
      </w:r>
      <w:r w:rsidR="00370757" w:rsidRPr="00B90427">
        <w:rPr>
          <w:rFonts w:ascii="Times New Roman" w:eastAsia="Times New Roman" w:hAnsi="Times New Roman" w:cs="Times New Roman"/>
          <w:b/>
          <w:bCs/>
          <w:sz w:val="24"/>
          <w:szCs w:val="24"/>
          <w:lang w:eastAsia="en-IN"/>
        </w:rPr>
        <w:instrText xml:space="preserve"> ADDIN ZOTERO_ITEM CSL_CITATION {"citationID":"Q40YX35g","properties":{"formattedCitation":"(Adil et al., 2022)","plainCitation":"(Adil et al., 2022)","noteIndex":0},"citationItems":[{"id":85,"uris":["http://zotero.org/users/19503103/items/RG8K5RRZ"],"itemData":{"id":85,"type":"article-journal","abstract":"Purpose\n              The purpose of the study is to examine the impact of behavioural biases (i.e. overconfidence, risk-aversion, herding and disposition) on investment decisions amongst gender. The authors further examine the moderation effect of financial literacy in the relationship between behaviour biases and investment decisions amongst gender.\n            \n            \n              Design/methodology/approach\n              The study considered a cross-sectional research design. For this survey, the data have been collected through a structured questionnaire from 253 individual investors of the Delhi-NCR region. To analyse the validity and reliability, the Pearson correlation and Cronbach's alpha test have been taken into account respectively. For testing the hypothesis, hierarchical regression analysis has been used in the study.\n            \n            \n              Findings\n              The results of the study reveal that amongst male investors, the influence of risk-aversion and herding on investment decision was negative and statistically significant, while the influence of overconfidence on investment decision was positive and significant. However, the influence of disposition was found statistically insignificant. The results stated that amongst female investors the effect of risk-aversion and herding on investment decision was negative and statistically significant. However, the effect of overconfidence and disposition was statistically insignificant influence the investment decision. It has been observed that financial literacy has significantly influenced investment decisions amongst male and female investors. The results of the interaction effect amongst male investors stated that the interaction between overconfidence and investment decision was significantly influenced by financial literacy. However, the interaction of financial literacy with the remaining three biases, i.e. risk-aversion, herding and disposition was found insignificant. The results for the interaction effect of financial literacy with overconfidence, risk-aversion, disposition and herding were found statistically significant amongst female investors.\n            \n            \n              Research limitations/implications\n              Based on this present research finding, the study is more productive for the portfolio manager and policymakers at the time of making an investment portfolio for the investors based on their behavioural biases. The study recommends that investors need training programmes, workshops and seminars that enhance financial literacy and financial knowledge of investors which helps them to overcome the behavioural biases while making an investment decision.\n            \n            \n              Originality/value\n              The current study aims to explore whether several behavioural biases can affect investment decisions amongst gender. Moreover, the authors would like to examine whether these associations are moderated by financial literacy. In this sense, financial literacy might also show a substantial part in the prediction of investments. The current study might be of the first study that examines the moderation effect financial literacy amongst male and female investors.","container-title":"Asian Journal of Accounting Research","DOI":"10.1108/AJAR-09-2020-0086","ISSN":"2443-4175","issue":"1","journalAbbreviation":"AJAR","language":"en","license":"https://www.emerald.com/insight/site-policies","page":"17-30","source":"DOI.org (Crossref)","title":"How financial literacy moderate the association between behaviour biases and investment decision?","URL":"http://www.emerald.com/ajar/article/7/1/17-30/59962","volume":"7","author":[{"family":"Adil","given":"Mohd"},{"family":"Singh","given":"Yogita"},{"family":"Ansari","given":"Mohd. Shamim"}],"accessed":{"date-parts":[["2026",3,7]]},"issued":{"date-parts":[["2022",2,21]]}}}],"schema":"https://github.com/citation-style-language/schema/raw/master/csl-citation.json"} </w:instrText>
      </w:r>
      <w:r w:rsidR="00370757" w:rsidRPr="00B90427">
        <w:rPr>
          <w:rFonts w:ascii="Times New Roman" w:eastAsia="Times New Roman" w:hAnsi="Times New Roman" w:cs="Times New Roman"/>
          <w:b/>
          <w:bCs/>
          <w:sz w:val="24"/>
          <w:szCs w:val="24"/>
          <w:lang w:eastAsia="en-IN"/>
        </w:rPr>
        <w:fldChar w:fldCharType="separate"/>
      </w:r>
      <w:r w:rsidR="00370757" w:rsidRPr="00B90427">
        <w:rPr>
          <w:rFonts w:ascii="Times New Roman" w:hAnsi="Times New Roman" w:cs="Times New Roman"/>
          <w:b/>
          <w:bCs/>
          <w:sz w:val="24"/>
        </w:rPr>
        <w:t>(Adil et al., 2022)</w:t>
      </w:r>
      <w:r w:rsidR="00370757" w:rsidRPr="00B90427">
        <w:rPr>
          <w:rFonts w:ascii="Times New Roman" w:eastAsia="Times New Roman" w:hAnsi="Times New Roman" w:cs="Times New Roman"/>
          <w:b/>
          <w:bCs/>
          <w:sz w:val="24"/>
          <w:szCs w:val="24"/>
          <w:lang w:eastAsia="en-IN"/>
        </w:rPr>
        <w:fldChar w:fldCharType="end"/>
      </w:r>
      <w:r w:rsidR="00370757" w:rsidRPr="00B90427">
        <w:rPr>
          <w:rFonts w:ascii="Times New Roman" w:eastAsia="Times New Roman" w:hAnsi="Times New Roman" w:cs="Times New Roman"/>
          <w:b/>
          <w:bCs/>
          <w:sz w:val="24"/>
          <w:szCs w:val="24"/>
          <w:lang w:eastAsia="en-IN"/>
        </w:rPr>
        <w:t xml:space="preserve"> </w:t>
      </w:r>
      <w:r w:rsidR="00370757">
        <w:rPr>
          <w:rFonts w:ascii="Times New Roman" w:eastAsia="Times New Roman" w:hAnsi="Times New Roman" w:cs="Times New Roman"/>
          <w:sz w:val="24"/>
          <w:szCs w:val="24"/>
          <w:lang w:eastAsia="en-IN"/>
        </w:rPr>
        <w:t>discovered that</w:t>
      </w:r>
      <w:r w:rsidR="00370757" w:rsidRPr="008D71D4">
        <w:rPr>
          <w:rFonts w:ascii="Times New Roman" w:eastAsia="Times New Roman" w:hAnsi="Times New Roman" w:cs="Times New Roman"/>
          <w:sz w:val="24"/>
          <w:szCs w:val="24"/>
          <w:lang w:eastAsia="en-IN"/>
        </w:rPr>
        <w:t xml:space="preserve"> risk aversion and herding had a negative and statistically significant impact on investment decisions among female investors.</w:t>
      </w:r>
      <w:r w:rsidR="00370757">
        <w:rPr>
          <w:rFonts w:ascii="Times New Roman" w:eastAsia="Times New Roman" w:hAnsi="Times New Roman" w:cs="Times New Roman"/>
          <w:sz w:val="24"/>
          <w:szCs w:val="24"/>
          <w:lang w:eastAsia="en-IN"/>
        </w:rPr>
        <w:t xml:space="preserve"> </w:t>
      </w:r>
      <w:r w:rsidR="00535C3F" w:rsidRPr="00535C3F">
        <w:rPr>
          <w:rFonts w:ascii="Times New Roman" w:eastAsia="Times New Roman" w:hAnsi="Times New Roman" w:cs="Times New Roman"/>
          <w:b/>
          <w:bCs/>
          <w:sz w:val="24"/>
          <w:szCs w:val="24"/>
          <w:lang w:eastAsia="en-IN"/>
        </w:rPr>
        <w:fldChar w:fldCharType="begin"/>
      </w:r>
      <w:r w:rsidR="00535C3F" w:rsidRPr="00535C3F">
        <w:rPr>
          <w:rFonts w:ascii="Times New Roman" w:eastAsia="Times New Roman" w:hAnsi="Times New Roman" w:cs="Times New Roman"/>
          <w:b/>
          <w:bCs/>
          <w:sz w:val="24"/>
          <w:szCs w:val="24"/>
          <w:lang w:eastAsia="en-IN"/>
        </w:rPr>
        <w:instrText xml:space="preserve"> ADDIN ZOTERO_ITEM CSL_CITATION {"citationID":"wwv3qtnx","properties":{"formattedCitation":"(Dinthuingam Gonmei et al., 2024)","plainCitation":"(Dinthuingam Gonmei et al., 2024)","noteIndex":0},"citationItems":[{"id":75,"uris":["http://zotero.org/users/19503103/items/K86IIF4W"],"itemData":{"id":75,"type":"article-journal","abstract":"In traditional economic theories, people are viewed as having perfect knowledge, which is a critique of behavioural finance especially on grounds of cognitive biases. The research aims at determining gender-related cognitive biases in relation to investment among people of Manipur. The research establishes that there are quite noticeable gender-related biases like overconfidence, loss aversion, and anchoring. The research shall adopt a quantitative research design with the target population of 75 participants and the t-tests used in the analysis of the data. According to the research, it was evident that there is evidence of gender differences in overconfidence, loss aversion, and anchoring biases. However, herd behaviour, confirmation and availability do not show significant evidence of  gender differences. The implications of these results are for the delivery of effective financial literacy and education.\nKEYWORDS: Behavioural finance, Cognitive bias, Gender differences, Investment decisions","container-title":"EPRA International Journal of Multidisciplinary Research (IJMR)","DOI":"10.36713/epra19341","ISSN":"24553662","journalAbbreviation":"EPRA","page":"96-99","source":"DOI.org (Crossref)","title":"A GENDER-CENTRIC ANALYSIS OF COGNITIVE BIASES IN INVESTMENT","URL":"https://eprajournals.com/IJMR/article/14506","author":[{"literal":"Dinthuingam Gonmei"},{"literal":"H B Hrangtung"},{"literal":"Dr. Kh. Tomba Singh"}],"accessed":{"date-parts":[["2026",3,3]]},"issued":{"date-parts":[["2024",12,6]]}}}],"schema":"https://github.com/citation-style-language/schema/raw/master/csl-citation.json"} </w:instrText>
      </w:r>
      <w:r w:rsidR="00535C3F" w:rsidRPr="00535C3F">
        <w:rPr>
          <w:rFonts w:ascii="Times New Roman" w:eastAsia="Times New Roman" w:hAnsi="Times New Roman" w:cs="Times New Roman"/>
          <w:b/>
          <w:bCs/>
          <w:sz w:val="24"/>
          <w:szCs w:val="24"/>
          <w:lang w:eastAsia="en-IN"/>
        </w:rPr>
        <w:fldChar w:fldCharType="separate"/>
      </w:r>
      <w:r w:rsidR="00535C3F" w:rsidRPr="00535C3F">
        <w:rPr>
          <w:rFonts w:ascii="Times New Roman" w:hAnsi="Times New Roman" w:cs="Times New Roman"/>
          <w:b/>
          <w:bCs/>
          <w:sz w:val="24"/>
        </w:rPr>
        <w:t>(Dinthuingam Gonmei et al., 2024)</w:t>
      </w:r>
      <w:r w:rsidR="00535C3F" w:rsidRPr="00535C3F">
        <w:rPr>
          <w:rFonts w:ascii="Times New Roman" w:eastAsia="Times New Roman" w:hAnsi="Times New Roman" w:cs="Times New Roman"/>
          <w:b/>
          <w:bCs/>
          <w:sz w:val="24"/>
          <w:szCs w:val="24"/>
          <w:lang w:eastAsia="en-IN"/>
        </w:rPr>
        <w:fldChar w:fldCharType="end"/>
      </w:r>
      <w:r w:rsidR="003C724C" w:rsidRPr="003C724C">
        <w:rPr>
          <w:rFonts w:ascii="Times New Roman" w:eastAsia="Times New Roman" w:hAnsi="Times New Roman" w:cs="Times New Roman"/>
          <w:sz w:val="24"/>
          <w:szCs w:val="24"/>
          <w:lang w:eastAsia="en-IN"/>
        </w:rPr>
        <w:t xml:space="preserve"> found that gender differences were significant in overconfidence, loss aversion, and anchoring biases, but not in herd behaviour, confirmation bias, or availability bias</w:t>
      </w:r>
      <w:r w:rsidR="00535C3F">
        <w:rPr>
          <w:rFonts w:ascii="Times New Roman" w:eastAsia="Times New Roman" w:hAnsi="Times New Roman" w:cs="Times New Roman"/>
          <w:sz w:val="24"/>
          <w:szCs w:val="24"/>
          <w:lang w:eastAsia="en-IN"/>
        </w:rPr>
        <w:t xml:space="preserve">. </w:t>
      </w:r>
      <w:r w:rsidRPr="00370757">
        <w:rPr>
          <w:rFonts w:ascii="Times New Roman" w:eastAsia="Times New Roman" w:hAnsi="Times New Roman" w:cs="Times New Roman"/>
          <w:sz w:val="24"/>
          <w:szCs w:val="24"/>
          <w:lang w:eastAsia="en-IN"/>
        </w:rPr>
        <w:t xml:space="preserve">Certain biases may prevent excessive risk, but others may restrict opportunities for growth or result in irrational </w:t>
      </w:r>
      <w:r w:rsidRPr="00370757">
        <w:rPr>
          <w:rFonts w:ascii="Times New Roman" w:eastAsia="Times New Roman" w:hAnsi="Times New Roman" w:cs="Times New Roman"/>
          <w:sz w:val="24"/>
          <w:szCs w:val="24"/>
          <w:lang w:eastAsia="en-IN"/>
        </w:rPr>
        <w:lastRenderedPageBreak/>
        <w:t xml:space="preserve">financial decisions. </w:t>
      </w:r>
      <w:r w:rsidR="000F146F" w:rsidRPr="00370757">
        <w:rPr>
          <w:rFonts w:ascii="Times New Roman" w:eastAsia="Times New Roman" w:hAnsi="Times New Roman" w:cs="Times New Roman"/>
          <w:sz w:val="24"/>
          <w:szCs w:val="24"/>
          <w:lang w:eastAsia="en-IN"/>
        </w:rPr>
        <w:t>Understanding these biases is essential for developing financial literacy programs, policy interventions, and support systems tailored to women entrepreneurs, enabling them to make more balanced and informed investment decisions.</w:t>
      </w:r>
    </w:p>
    <w:p w14:paraId="7CF2468E" w14:textId="77777777" w:rsidR="005E3229" w:rsidRDefault="00A37B23" w:rsidP="00A31691">
      <w:pPr>
        <w:jc w:val="both"/>
        <w:rPr>
          <w:rFonts w:ascii="Times New Roman" w:hAnsi="Times New Roman" w:cs="Times New Roman"/>
          <w:b/>
          <w:bCs/>
          <w:sz w:val="24"/>
          <w:szCs w:val="24"/>
        </w:rPr>
      </w:pPr>
      <w:r w:rsidRPr="00B51D16">
        <w:rPr>
          <w:rFonts w:ascii="Times New Roman" w:hAnsi="Times New Roman" w:cs="Times New Roman"/>
          <w:b/>
          <w:bCs/>
          <w:sz w:val="24"/>
          <w:szCs w:val="24"/>
        </w:rPr>
        <w:t xml:space="preserve">Factors Influencing Behavioral biases in </w:t>
      </w:r>
      <w:r w:rsidR="001E6A29">
        <w:rPr>
          <w:rFonts w:ascii="Times New Roman" w:hAnsi="Times New Roman" w:cs="Times New Roman"/>
          <w:b/>
          <w:bCs/>
          <w:sz w:val="24"/>
          <w:szCs w:val="24"/>
        </w:rPr>
        <w:t>Investing Decision-making of W</w:t>
      </w:r>
      <w:r w:rsidRPr="00B51D16">
        <w:rPr>
          <w:rFonts w:ascii="Times New Roman" w:hAnsi="Times New Roman" w:cs="Times New Roman"/>
          <w:b/>
          <w:bCs/>
          <w:sz w:val="24"/>
          <w:szCs w:val="24"/>
        </w:rPr>
        <w:t>omen Entrepreneurs</w:t>
      </w:r>
    </w:p>
    <w:p w14:paraId="37ABF96D" w14:textId="77777777" w:rsidR="005E3229" w:rsidRDefault="009C279D" w:rsidP="00A31691">
      <w:pPr>
        <w:jc w:val="both"/>
        <w:rPr>
          <w:rFonts w:ascii="Times New Roman" w:hAnsi="Times New Roman" w:cs="Times New Roman"/>
          <w:b/>
          <w:bCs/>
          <w:sz w:val="24"/>
          <w:szCs w:val="24"/>
        </w:rPr>
      </w:pPr>
      <w:r w:rsidRPr="00B51B7E">
        <w:rPr>
          <w:rFonts w:ascii="Times New Roman" w:hAnsi="Times New Roman" w:cs="Times New Roman"/>
          <w:sz w:val="24"/>
          <w:szCs w:val="24"/>
        </w:rPr>
        <w:t xml:space="preserve">One </w:t>
      </w:r>
      <w:r w:rsidR="007252C2" w:rsidRPr="00B51B7E">
        <w:rPr>
          <w:rFonts w:ascii="Times New Roman" w:hAnsi="Times New Roman" w:cs="Times New Roman"/>
          <w:sz w:val="24"/>
          <w:szCs w:val="24"/>
        </w:rPr>
        <w:t xml:space="preserve">of the most important factors is </w:t>
      </w:r>
      <w:r w:rsidR="00A37B23" w:rsidRPr="001E6A29">
        <w:rPr>
          <w:rFonts w:ascii="Times New Roman" w:hAnsi="Times New Roman" w:cs="Times New Roman"/>
          <w:b/>
          <w:bCs/>
          <w:sz w:val="24"/>
          <w:szCs w:val="24"/>
        </w:rPr>
        <w:t>Education and Financial Literacy</w:t>
      </w:r>
      <w:r w:rsidR="00E404E3" w:rsidRPr="00B51B7E">
        <w:rPr>
          <w:rFonts w:ascii="Times New Roman" w:hAnsi="Times New Roman" w:cs="Times New Roman"/>
          <w:sz w:val="24"/>
          <w:szCs w:val="24"/>
        </w:rPr>
        <w:t xml:space="preserve">. </w:t>
      </w:r>
      <w:r w:rsidR="00713607" w:rsidRPr="00B51B7E">
        <w:rPr>
          <w:rFonts w:ascii="Times New Roman" w:hAnsi="Times New Roman" w:cs="Times New Roman"/>
          <w:sz w:val="24"/>
          <w:szCs w:val="24"/>
        </w:rPr>
        <w:t xml:space="preserve">Financial Literacy helps </w:t>
      </w:r>
      <w:r w:rsidR="00BF7D43" w:rsidRPr="00B51B7E">
        <w:rPr>
          <w:rFonts w:ascii="Times New Roman" w:hAnsi="Times New Roman" w:cs="Times New Roman"/>
          <w:sz w:val="24"/>
          <w:szCs w:val="24"/>
        </w:rPr>
        <w:t>women entrepreneurs</w:t>
      </w:r>
      <w:r w:rsidR="001A50F9" w:rsidRPr="00B51B7E">
        <w:rPr>
          <w:rFonts w:ascii="Times New Roman" w:hAnsi="Times New Roman" w:cs="Times New Roman"/>
          <w:sz w:val="24"/>
          <w:szCs w:val="24"/>
        </w:rPr>
        <w:t xml:space="preserve"> interpret market information, </w:t>
      </w:r>
      <w:r w:rsidR="006207CE" w:rsidRPr="00B51B7E">
        <w:rPr>
          <w:rFonts w:ascii="Times New Roman" w:hAnsi="Times New Roman" w:cs="Times New Roman"/>
          <w:sz w:val="24"/>
          <w:szCs w:val="24"/>
        </w:rPr>
        <w:t>make rational financial choices</w:t>
      </w:r>
      <w:r w:rsidR="00792C35" w:rsidRPr="00B51B7E">
        <w:rPr>
          <w:rFonts w:ascii="Times New Roman" w:hAnsi="Times New Roman" w:cs="Times New Roman"/>
          <w:sz w:val="24"/>
          <w:szCs w:val="24"/>
        </w:rPr>
        <w:t xml:space="preserve"> and </w:t>
      </w:r>
      <w:r w:rsidR="001A50F9" w:rsidRPr="00B51B7E">
        <w:rPr>
          <w:rFonts w:ascii="Times New Roman" w:hAnsi="Times New Roman" w:cs="Times New Roman"/>
          <w:sz w:val="24"/>
          <w:szCs w:val="24"/>
        </w:rPr>
        <w:t>compare invest</w:t>
      </w:r>
      <w:r w:rsidR="006207CE" w:rsidRPr="00B51B7E">
        <w:rPr>
          <w:rFonts w:ascii="Times New Roman" w:hAnsi="Times New Roman" w:cs="Times New Roman"/>
          <w:sz w:val="24"/>
          <w:szCs w:val="24"/>
        </w:rPr>
        <w:t>ment options</w:t>
      </w:r>
      <w:r w:rsidR="00792C35" w:rsidRPr="00B51B7E">
        <w:rPr>
          <w:rFonts w:ascii="Times New Roman" w:hAnsi="Times New Roman" w:cs="Times New Roman"/>
          <w:sz w:val="24"/>
          <w:szCs w:val="24"/>
        </w:rPr>
        <w:t xml:space="preserve"> rather than relying on intuition </w:t>
      </w:r>
      <w:r w:rsidR="00277272" w:rsidRPr="00B51B7E">
        <w:rPr>
          <w:rFonts w:ascii="Times New Roman" w:hAnsi="Times New Roman" w:cs="Times New Roman"/>
          <w:sz w:val="24"/>
          <w:szCs w:val="24"/>
        </w:rPr>
        <w:t>or external influence</w:t>
      </w:r>
      <w:r w:rsidR="006929CE" w:rsidRPr="00B51B7E">
        <w:rPr>
          <w:rFonts w:ascii="Times New Roman" w:hAnsi="Times New Roman" w:cs="Times New Roman"/>
          <w:sz w:val="24"/>
          <w:szCs w:val="24"/>
        </w:rPr>
        <w:t>.</w:t>
      </w:r>
      <w:r w:rsidR="00D437B7" w:rsidRPr="00B51D16">
        <w:rPr>
          <w:rFonts w:ascii="Times New Roman" w:hAnsi="Times New Roman" w:cs="Times New Roman"/>
          <w:b/>
          <w:bCs/>
          <w:sz w:val="24"/>
          <w:szCs w:val="24"/>
        </w:rPr>
        <w:t xml:space="preserve"> </w:t>
      </w:r>
      <w:r w:rsidR="00A37B23" w:rsidRPr="00B51D16">
        <w:rPr>
          <w:rFonts w:ascii="Times New Roman" w:hAnsi="Times New Roman" w:cs="Times New Roman"/>
          <w:sz w:val="24"/>
          <w:szCs w:val="24"/>
        </w:rPr>
        <w:t>Many Indian women entrepreneurs, particularly those in rural and semi-urban areas, lack formal financial training, which intensifies behavioral biases.</w:t>
      </w:r>
      <w:r w:rsidR="002C0C45" w:rsidRPr="00B51D16">
        <w:rPr>
          <w:rFonts w:ascii="Times New Roman" w:hAnsi="Times New Roman" w:cs="Times New Roman"/>
          <w:sz w:val="24"/>
          <w:szCs w:val="24"/>
        </w:rPr>
        <w:t xml:space="preserve"> It enhances </w:t>
      </w:r>
      <w:r w:rsidR="001D6835" w:rsidRPr="00B51D16">
        <w:rPr>
          <w:rFonts w:ascii="Times New Roman" w:hAnsi="Times New Roman" w:cs="Times New Roman"/>
          <w:sz w:val="24"/>
          <w:szCs w:val="24"/>
        </w:rPr>
        <w:t>confidence in financial decision-making and reduce uncertainty</w:t>
      </w:r>
      <w:r w:rsidR="000E080B" w:rsidRPr="00B51D16">
        <w:rPr>
          <w:rFonts w:ascii="Times New Roman" w:hAnsi="Times New Roman" w:cs="Times New Roman"/>
          <w:sz w:val="24"/>
          <w:szCs w:val="24"/>
        </w:rPr>
        <w:t xml:space="preserve"> in investment choices. Adaquate financial knowledge can help </w:t>
      </w:r>
      <w:r w:rsidR="00460CC0" w:rsidRPr="00B51D16">
        <w:rPr>
          <w:rFonts w:ascii="Times New Roman" w:hAnsi="Times New Roman" w:cs="Times New Roman"/>
          <w:sz w:val="24"/>
          <w:szCs w:val="24"/>
        </w:rPr>
        <w:t xml:space="preserve">them critically analyze investment </w:t>
      </w:r>
      <w:r w:rsidR="00FD15D3" w:rsidRPr="00B51D16">
        <w:rPr>
          <w:rFonts w:ascii="Times New Roman" w:hAnsi="Times New Roman" w:cs="Times New Roman"/>
          <w:sz w:val="24"/>
          <w:szCs w:val="24"/>
        </w:rPr>
        <w:t xml:space="preserve">alternatives, manage risks </w:t>
      </w:r>
      <w:r w:rsidR="00E66BC9" w:rsidRPr="00B51D16">
        <w:rPr>
          <w:rFonts w:ascii="Times New Roman" w:hAnsi="Times New Roman" w:cs="Times New Roman"/>
          <w:sz w:val="24"/>
          <w:szCs w:val="24"/>
        </w:rPr>
        <w:t>effectively, and avoid excessive loss aversion or risk aversion</w:t>
      </w:r>
      <w:r w:rsidR="00FB226B" w:rsidRPr="00B51D16">
        <w:rPr>
          <w:rFonts w:ascii="Times New Roman" w:hAnsi="Times New Roman" w:cs="Times New Roman"/>
          <w:sz w:val="24"/>
          <w:szCs w:val="24"/>
        </w:rPr>
        <w:t xml:space="preserve">. </w:t>
      </w:r>
      <w:r w:rsidR="001E5527" w:rsidRPr="00B51D16">
        <w:rPr>
          <w:rFonts w:ascii="Times New Roman" w:hAnsi="Times New Roman" w:cs="Times New Roman"/>
          <w:sz w:val="24"/>
          <w:szCs w:val="24"/>
        </w:rPr>
        <w:t>Financial literacy emerges as a crucial mediator that can mitigate the negative effects of certain biases and enhance prudent decision-making</w:t>
      </w:r>
      <w:r w:rsidR="003A74BE" w:rsidRPr="00B51D16">
        <w:rPr>
          <w:rFonts w:ascii="Times New Roman" w:hAnsi="Times New Roman" w:cs="Times New Roman"/>
          <w:sz w:val="24"/>
          <w:szCs w:val="24"/>
        </w:rPr>
        <w:t xml:space="preserve"> </w:t>
      </w:r>
      <w:r w:rsidR="00A37CC9" w:rsidRPr="004E35AA">
        <w:rPr>
          <w:rFonts w:ascii="Times New Roman" w:hAnsi="Times New Roman" w:cs="Times New Roman"/>
          <w:b/>
          <w:bCs/>
          <w:sz w:val="24"/>
          <w:szCs w:val="24"/>
        </w:rPr>
        <w:fldChar w:fldCharType="begin"/>
      </w:r>
      <w:r w:rsidR="00A37CC9" w:rsidRPr="004E35AA">
        <w:rPr>
          <w:rFonts w:ascii="Times New Roman" w:hAnsi="Times New Roman" w:cs="Times New Roman"/>
          <w:b/>
          <w:bCs/>
          <w:sz w:val="24"/>
          <w:szCs w:val="24"/>
        </w:rPr>
        <w:instrText xml:space="preserve"> ADDIN ZOTERO_ITEM CSL_CITATION {"citationID":"QhylxAPA","properties":{"formattedCitation":"(Iram, 2021; Iram et al., 2023)","plainCitation":"(Iram, 2021; Iram et al., 2023)","noteIndex":0},"citationItems":[{"id":83,"uris":["http://zotero.org/users/19503103/items/KMN5YEAK"],"itemData":{"id":83,"type":"article-journal","DOI":"10.36648/2393-8854.21.s2.005","title":"A Financial Literate Woman Can breaks the Boundaries of Biasness through Better Understanding of Investment Decisions","URL":"https://consensus.app/papers/a-financial-literate-woman-can-breaks-the-boundaries-of-iram/f9a4e5c1084450f989f2d9d8bbccc601/","volume":"8","author":[{"family":"Iram","given":"Tahira"}],"issued":{"date-parts":[["2021",1,1]]}}},{"id":8,"uris":["http://zotero.org/users/19503103/items/BVSMXXCM"],"itemData":{"id":8,"type":"article-journal","abstract":"This study investigates the theoretical link between heuristic behavioral factors and the investment decision-making of women entrepreneurs, focusing on the importance of financial literacy as a potential mediator shaping prudent decision-making. We argue that women’s financial literacy is an efficient way to apply behavioral considerations in wise decision making. Using the proportionate stratified sampling method, we collected data from women entrepreneurs who were formally registered in Punjab Province, Pakistan. Owing to the complex model and small sample size, the smart PLS method was applied to analyze the structural relationship between the measured and latent constructs. The results show that overconfidence and availability heuristics have a significant positive impact on investment decisions, while financial literacy plays an essential intervening role between the overconfidence heuristic, availability heuristic, and investment decision-making. Our results support the execution of financial literacy awareness among women entrepreneurs to stimulate their financial decision control and give them the independence to make prudent financial decisions.","container-title":"Gadjah Mada International Journal of Business","DOI":"10.22146/gamaijb.65457","ISSN":"2338-7238, 1411-1128","issue":"1","journalAbbreviation":"GADJAH MADA INT. J. BUS.","language":"en","license":"http://creativecommons.org/licenses/by-sa/4.0","page":"93","source":"DOI.org (Crossref)","title":"Investigating The Mediating Role of Financial Literacy on The Relationship Between Women Entrepreneurs’ Behavioral Biases and Investment Decision Making","URL":"https://jurnal.ugm.ac.id/gamaijb/article/view/65457","volume":"25","author":[{"family":"Iram","given":"Tahira"},{"family":"Bilal","given":"Ahmad Raza"},{"family":"Ahmad","given":"Zeshan"}],"accessed":{"date-parts":[["2026",1,29]]},"issued":{"date-parts":[["2023",2,8]]}}}],"schema":"https://github.com/citation-style-language/schema/raw/master/csl-citation.json"} </w:instrText>
      </w:r>
      <w:r w:rsidR="00A37CC9" w:rsidRPr="004E35AA">
        <w:rPr>
          <w:rFonts w:ascii="Times New Roman" w:hAnsi="Times New Roman" w:cs="Times New Roman"/>
          <w:b/>
          <w:bCs/>
          <w:sz w:val="24"/>
          <w:szCs w:val="24"/>
        </w:rPr>
        <w:fldChar w:fldCharType="separate"/>
      </w:r>
      <w:r w:rsidR="00A37CC9" w:rsidRPr="004E35AA">
        <w:rPr>
          <w:rFonts w:ascii="Times New Roman" w:hAnsi="Times New Roman" w:cs="Times New Roman"/>
          <w:b/>
          <w:bCs/>
          <w:sz w:val="24"/>
          <w:szCs w:val="24"/>
        </w:rPr>
        <w:t>(Iram, 2021; Iram et al., 2023)</w:t>
      </w:r>
      <w:r w:rsidR="00A37CC9" w:rsidRPr="004E35AA">
        <w:rPr>
          <w:rFonts w:ascii="Times New Roman" w:hAnsi="Times New Roman" w:cs="Times New Roman"/>
          <w:b/>
          <w:bCs/>
          <w:sz w:val="24"/>
          <w:szCs w:val="24"/>
        </w:rPr>
        <w:fldChar w:fldCharType="end"/>
      </w:r>
      <w:r w:rsidR="002626CB" w:rsidRPr="004E35AA">
        <w:rPr>
          <w:rFonts w:ascii="Times New Roman" w:hAnsi="Times New Roman" w:cs="Times New Roman"/>
          <w:b/>
          <w:bCs/>
          <w:sz w:val="24"/>
          <w:szCs w:val="24"/>
        </w:rPr>
        <w:t>.</w:t>
      </w:r>
    </w:p>
    <w:p w14:paraId="6C1DCD02" w14:textId="1AA499C6" w:rsidR="00A37B23" w:rsidRPr="00B51D16" w:rsidRDefault="000521C9" w:rsidP="00A31691">
      <w:pPr>
        <w:jc w:val="both"/>
        <w:rPr>
          <w:rFonts w:ascii="Times New Roman" w:hAnsi="Times New Roman" w:cs="Times New Roman"/>
          <w:sz w:val="24"/>
          <w:szCs w:val="24"/>
        </w:rPr>
      </w:pPr>
      <w:r w:rsidRPr="001E6A29">
        <w:rPr>
          <w:rFonts w:ascii="Times New Roman" w:hAnsi="Times New Roman" w:cs="Times New Roman"/>
          <w:sz w:val="24"/>
          <w:szCs w:val="24"/>
        </w:rPr>
        <w:t xml:space="preserve">Another factor </w:t>
      </w:r>
      <w:r w:rsidRPr="001E6A29">
        <w:rPr>
          <w:rFonts w:ascii="Times New Roman" w:hAnsi="Times New Roman" w:cs="Times New Roman"/>
          <w:b/>
          <w:bCs/>
          <w:sz w:val="24"/>
          <w:szCs w:val="24"/>
        </w:rPr>
        <w:t xml:space="preserve">is </w:t>
      </w:r>
      <w:r w:rsidR="00A37B23" w:rsidRPr="001E6A29">
        <w:rPr>
          <w:rFonts w:ascii="Times New Roman" w:hAnsi="Times New Roman" w:cs="Times New Roman"/>
          <w:b/>
          <w:bCs/>
          <w:sz w:val="24"/>
          <w:szCs w:val="24"/>
        </w:rPr>
        <w:t>Socio-cultural and Family Influences</w:t>
      </w:r>
      <w:r w:rsidR="00382E71" w:rsidRPr="00B51D16">
        <w:rPr>
          <w:rFonts w:ascii="Times New Roman" w:hAnsi="Times New Roman" w:cs="Times New Roman"/>
          <w:b/>
          <w:bCs/>
          <w:sz w:val="24"/>
          <w:szCs w:val="24"/>
        </w:rPr>
        <w:t xml:space="preserve">. </w:t>
      </w:r>
      <w:r w:rsidR="00A37B23" w:rsidRPr="00B51D16">
        <w:rPr>
          <w:rFonts w:ascii="Times New Roman" w:hAnsi="Times New Roman" w:cs="Times New Roman"/>
          <w:sz w:val="24"/>
          <w:szCs w:val="24"/>
        </w:rPr>
        <w:t>Indian society is largely influenced by traditional gender expectations.</w:t>
      </w:r>
      <w:r w:rsidR="00CF5BB1" w:rsidRPr="00B51D16">
        <w:rPr>
          <w:rFonts w:ascii="Times New Roman" w:hAnsi="Times New Roman" w:cs="Times New Roman"/>
          <w:sz w:val="24"/>
          <w:szCs w:val="24"/>
        </w:rPr>
        <w:t xml:space="preserve"> Socio-cultural </w:t>
      </w:r>
      <w:r w:rsidR="0097298F" w:rsidRPr="00B51D16">
        <w:rPr>
          <w:rFonts w:ascii="Times New Roman" w:hAnsi="Times New Roman" w:cs="Times New Roman"/>
          <w:sz w:val="24"/>
          <w:szCs w:val="24"/>
        </w:rPr>
        <w:t>pressures and limited exposure to financial markets</w:t>
      </w:r>
      <w:r w:rsidR="005E1C14" w:rsidRPr="00B51D16">
        <w:rPr>
          <w:rFonts w:ascii="Times New Roman" w:hAnsi="Times New Roman" w:cs="Times New Roman"/>
          <w:sz w:val="24"/>
          <w:szCs w:val="24"/>
        </w:rPr>
        <w:t xml:space="preserve"> may increase uncertainty and emotional involvement in decision-making</w:t>
      </w:r>
      <w:r w:rsidR="00E97AB9" w:rsidRPr="00B51D16">
        <w:rPr>
          <w:rFonts w:ascii="Times New Roman" w:hAnsi="Times New Roman" w:cs="Times New Roman"/>
          <w:sz w:val="24"/>
          <w:szCs w:val="24"/>
        </w:rPr>
        <w:t>. As a result, women investors</w:t>
      </w:r>
      <w:r w:rsidR="00790539" w:rsidRPr="00B51D16">
        <w:rPr>
          <w:rFonts w:ascii="Times New Roman" w:hAnsi="Times New Roman" w:cs="Times New Roman"/>
          <w:sz w:val="24"/>
          <w:szCs w:val="24"/>
        </w:rPr>
        <w:t xml:space="preserve"> may exhibit biases such as loss aversion or anchoring, relying </w:t>
      </w:r>
      <w:r w:rsidR="00B046BC" w:rsidRPr="00B51D16">
        <w:rPr>
          <w:rFonts w:ascii="Times New Roman" w:hAnsi="Times New Roman" w:cs="Times New Roman"/>
          <w:sz w:val="24"/>
          <w:szCs w:val="24"/>
        </w:rPr>
        <w:t xml:space="preserve">heavily on familiar information or avoiding </w:t>
      </w:r>
      <w:r w:rsidR="0055703C" w:rsidRPr="00B51D16">
        <w:rPr>
          <w:rFonts w:ascii="Times New Roman" w:hAnsi="Times New Roman" w:cs="Times New Roman"/>
          <w:sz w:val="24"/>
          <w:szCs w:val="24"/>
        </w:rPr>
        <w:t>perceived financial risks. Women entrepreneur</w:t>
      </w:r>
      <w:r w:rsidR="00A45C74" w:rsidRPr="00B51D16">
        <w:rPr>
          <w:rFonts w:ascii="Times New Roman" w:hAnsi="Times New Roman" w:cs="Times New Roman"/>
          <w:sz w:val="24"/>
          <w:szCs w:val="24"/>
        </w:rPr>
        <w:t xml:space="preserve">s may rely on the opinions and experiences of family members </w:t>
      </w:r>
      <w:r w:rsidR="00065DDB" w:rsidRPr="00B51D16">
        <w:rPr>
          <w:rFonts w:ascii="Times New Roman" w:hAnsi="Times New Roman" w:cs="Times New Roman"/>
          <w:sz w:val="24"/>
          <w:szCs w:val="24"/>
        </w:rPr>
        <w:t xml:space="preserve">when making financial decisions. </w:t>
      </w:r>
      <w:r w:rsidR="004A4E2E" w:rsidRPr="00B51D16">
        <w:rPr>
          <w:rFonts w:ascii="Times New Roman" w:hAnsi="Times New Roman" w:cs="Times New Roman"/>
          <w:sz w:val="24"/>
          <w:szCs w:val="24"/>
        </w:rPr>
        <w:t>This dependence may sometimes result in behavioral biases like confirmation bias, when people look for information that supports existing thoughts or familial expectations, or herd behavior, where decisions are influenced by the behaviors or advice of others.</w:t>
      </w:r>
    </w:p>
    <w:p w14:paraId="105CDE7F" w14:textId="77777777" w:rsidR="004A4E2E" w:rsidRPr="00B51D16" w:rsidRDefault="004A4E2E" w:rsidP="00A31691">
      <w:pPr>
        <w:pStyle w:val="ListParagraph"/>
        <w:jc w:val="both"/>
        <w:rPr>
          <w:rFonts w:ascii="Times New Roman" w:hAnsi="Times New Roman" w:cs="Times New Roman"/>
          <w:sz w:val="24"/>
          <w:szCs w:val="24"/>
        </w:rPr>
      </w:pPr>
    </w:p>
    <w:p w14:paraId="4E4EC2A2" w14:textId="513D831E" w:rsidR="00A37B23" w:rsidRPr="00942F5B" w:rsidRDefault="00A37B23" w:rsidP="00A31691">
      <w:pPr>
        <w:jc w:val="both"/>
        <w:rPr>
          <w:rFonts w:ascii="Times New Roman" w:hAnsi="Times New Roman" w:cs="Times New Roman"/>
          <w:sz w:val="24"/>
          <w:szCs w:val="24"/>
        </w:rPr>
      </w:pPr>
      <w:r w:rsidRPr="004E35AA">
        <w:rPr>
          <w:rFonts w:ascii="Times New Roman" w:hAnsi="Times New Roman" w:cs="Times New Roman"/>
          <w:b/>
          <w:bCs/>
          <w:sz w:val="24"/>
          <w:szCs w:val="24"/>
        </w:rPr>
        <w:t xml:space="preserve">Entrepreneurial </w:t>
      </w:r>
      <w:r w:rsidR="00304A59" w:rsidRPr="004E35AA">
        <w:rPr>
          <w:rFonts w:ascii="Times New Roman" w:hAnsi="Times New Roman" w:cs="Times New Roman"/>
          <w:b/>
          <w:bCs/>
          <w:sz w:val="24"/>
          <w:szCs w:val="24"/>
        </w:rPr>
        <w:t>E</w:t>
      </w:r>
      <w:r w:rsidRPr="004E35AA">
        <w:rPr>
          <w:rFonts w:ascii="Times New Roman" w:hAnsi="Times New Roman" w:cs="Times New Roman"/>
          <w:b/>
          <w:bCs/>
          <w:sz w:val="24"/>
          <w:szCs w:val="24"/>
        </w:rPr>
        <w:t>xperience</w:t>
      </w:r>
      <w:r w:rsidR="00B864BB" w:rsidRPr="00942F5B">
        <w:rPr>
          <w:rFonts w:ascii="Times New Roman" w:hAnsi="Times New Roman" w:cs="Times New Roman"/>
          <w:sz w:val="24"/>
          <w:szCs w:val="24"/>
        </w:rPr>
        <w:t xml:space="preserve"> also influence biases</w:t>
      </w:r>
      <w:r w:rsidR="0048764A" w:rsidRPr="00942F5B">
        <w:rPr>
          <w:rFonts w:ascii="Times New Roman" w:hAnsi="Times New Roman" w:cs="Times New Roman"/>
          <w:sz w:val="24"/>
          <w:szCs w:val="24"/>
        </w:rPr>
        <w:t xml:space="preserve">. Although taking risks is an essential aspect of entrepreneurship, many studies reveal that female differentiate between personal financial risk and business risk. </w:t>
      </w:r>
      <w:r w:rsidR="00CB494E" w:rsidRPr="00942F5B">
        <w:rPr>
          <w:rFonts w:ascii="Times New Roman" w:hAnsi="Times New Roman" w:cs="Times New Roman"/>
          <w:sz w:val="24"/>
          <w:szCs w:val="24"/>
        </w:rPr>
        <w:t>They may take calculated risks in their businesses, but when it comes to their personal investment, they often remain conservative.</w:t>
      </w:r>
      <w:r w:rsidR="00A332E8" w:rsidRPr="00942F5B">
        <w:rPr>
          <w:rFonts w:ascii="Times New Roman" w:hAnsi="Times New Roman" w:cs="Times New Roman"/>
          <w:sz w:val="24"/>
          <w:szCs w:val="24"/>
        </w:rPr>
        <w:t xml:space="preserve"> This context-specific behavior suggests that perceived control and familiarity affect overconfidence and risk tolerance. When women feel knowledgeable within their business domain but less informed about financial markets, biases manifest differently across contexts</w:t>
      </w:r>
      <w:r w:rsidR="005939BE" w:rsidRPr="00942F5B">
        <w:rPr>
          <w:rFonts w:ascii="Times New Roman" w:hAnsi="Times New Roman" w:cs="Times New Roman"/>
          <w:sz w:val="24"/>
          <w:szCs w:val="24"/>
        </w:rPr>
        <w:t>.</w:t>
      </w:r>
    </w:p>
    <w:p w14:paraId="24ADF3F9" w14:textId="77777777" w:rsidR="00A37B23" w:rsidRPr="00942F5B" w:rsidRDefault="00A37B23" w:rsidP="00A31691">
      <w:pPr>
        <w:pStyle w:val="ListParagraph"/>
        <w:ind w:left="1440"/>
        <w:jc w:val="both"/>
        <w:rPr>
          <w:rFonts w:ascii="Times New Roman" w:hAnsi="Times New Roman" w:cs="Times New Roman"/>
          <w:sz w:val="24"/>
          <w:szCs w:val="24"/>
        </w:rPr>
      </w:pPr>
    </w:p>
    <w:p w14:paraId="106CEAA4" w14:textId="3B19098C" w:rsidR="00A37B23" w:rsidRPr="00942F5B" w:rsidRDefault="00A37B23" w:rsidP="00E14672">
      <w:pPr>
        <w:jc w:val="both"/>
        <w:rPr>
          <w:rFonts w:ascii="Times New Roman" w:hAnsi="Times New Roman" w:cs="Times New Roman"/>
          <w:sz w:val="24"/>
          <w:szCs w:val="24"/>
        </w:rPr>
      </w:pPr>
      <w:r w:rsidRPr="004E35AA">
        <w:rPr>
          <w:rFonts w:ascii="Times New Roman" w:hAnsi="Times New Roman" w:cs="Times New Roman"/>
          <w:b/>
          <w:bCs/>
          <w:sz w:val="24"/>
          <w:szCs w:val="24"/>
        </w:rPr>
        <w:t>Work-</w:t>
      </w:r>
      <w:r w:rsidR="00304A59" w:rsidRPr="004E35AA">
        <w:rPr>
          <w:rFonts w:ascii="Times New Roman" w:hAnsi="Times New Roman" w:cs="Times New Roman"/>
          <w:b/>
          <w:bCs/>
          <w:sz w:val="24"/>
          <w:szCs w:val="24"/>
        </w:rPr>
        <w:t>L</w:t>
      </w:r>
      <w:r w:rsidRPr="004E35AA">
        <w:rPr>
          <w:rFonts w:ascii="Times New Roman" w:hAnsi="Times New Roman" w:cs="Times New Roman"/>
          <w:b/>
          <w:bCs/>
          <w:sz w:val="24"/>
          <w:szCs w:val="24"/>
        </w:rPr>
        <w:t xml:space="preserve">ife </w:t>
      </w:r>
      <w:r w:rsidR="00304A59" w:rsidRPr="004E35AA">
        <w:rPr>
          <w:rFonts w:ascii="Times New Roman" w:hAnsi="Times New Roman" w:cs="Times New Roman"/>
          <w:b/>
          <w:bCs/>
          <w:sz w:val="24"/>
          <w:szCs w:val="24"/>
        </w:rPr>
        <w:t>B</w:t>
      </w:r>
      <w:r w:rsidRPr="004E35AA">
        <w:rPr>
          <w:rFonts w:ascii="Times New Roman" w:hAnsi="Times New Roman" w:cs="Times New Roman"/>
          <w:b/>
          <w:bCs/>
          <w:sz w:val="24"/>
          <w:szCs w:val="24"/>
        </w:rPr>
        <w:t>alance and Stress</w:t>
      </w:r>
      <w:r w:rsidR="00D43558" w:rsidRPr="00942F5B">
        <w:rPr>
          <w:rFonts w:ascii="Times New Roman" w:hAnsi="Times New Roman" w:cs="Times New Roman"/>
          <w:sz w:val="24"/>
          <w:szCs w:val="24"/>
        </w:rPr>
        <w:t xml:space="preserve"> can significantly </w:t>
      </w:r>
      <w:r w:rsidR="0043020E" w:rsidRPr="00942F5B">
        <w:rPr>
          <w:rFonts w:ascii="Times New Roman" w:hAnsi="Times New Roman" w:cs="Times New Roman"/>
          <w:sz w:val="24"/>
          <w:szCs w:val="24"/>
        </w:rPr>
        <w:t xml:space="preserve">influence the investment decision-making behavior of women entrepreneurs. </w:t>
      </w:r>
      <w:r w:rsidR="00E77F38" w:rsidRPr="00942F5B">
        <w:rPr>
          <w:rFonts w:ascii="Times New Roman" w:hAnsi="Times New Roman" w:cs="Times New Roman"/>
          <w:sz w:val="24"/>
          <w:szCs w:val="24"/>
        </w:rPr>
        <w:t xml:space="preserve">Women often manage </w:t>
      </w:r>
      <w:r w:rsidR="00A94024" w:rsidRPr="00942F5B">
        <w:rPr>
          <w:rFonts w:ascii="Times New Roman" w:hAnsi="Times New Roman" w:cs="Times New Roman"/>
          <w:sz w:val="24"/>
          <w:szCs w:val="24"/>
        </w:rPr>
        <w:t>multiple r</w:t>
      </w:r>
      <w:r w:rsidR="00EA5CF6" w:rsidRPr="00942F5B">
        <w:rPr>
          <w:rFonts w:ascii="Times New Roman" w:hAnsi="Times New Roman" w:cs="Times New Roman"/>
          <w:sz w:val="24"/>
          <w:szCs w:val="24"/>
        </w:rPr>
        <w:t>esponsibilities</w:t>
      </w:r>
      <w:r w:rsidR="00A94024" w:rsidRPr="00942F5B">
        <w:rPr>
          <w:rFonts w:ascii="Times New Roman" w:hAnsi="Times New Roman" w:cs="Times New Roman"/>
          <w:sz w:val="24"/>
          <w:szCs w:val="24"/>
        </w:rPr>
        <w:t xml:space="preserve"> including family duties, business activities and social obligations</w:t>
      </w:r>
      <w:r w:rsidR="00DF1CAA" w:rsidRPr="00942F5B">
        <w:rPr>
          <w:rFonts w:ascii="Times New Roman" w:hAnsi="Times New Roman" w:cs="Times New Roman"/>
          <w:sz w:val="24"/>
          <w:szCs w:val="24"/>
        </w:rPr>
        <w:t xml:space="preserve">. The pressure of balancing </w:t>
      </w:r>
      <w:r w:rsidR="00487BBA" w:rsidRPr="00942F5B">
        <w:rPr>
          <w:rFonts w:ascii="Times New Roman" w:hAnsi="Times New Roman" w:cs="Times New Roman"/>
          <w:sz w:val="24"/>
          <w:szCs w:val="24"/>
        </w:rPr>
        <w:t xml:space="preserve">these </w:t>
      </w:r>
      <w:r w:rsidR="00EA5CF6" w:rsidRPr="00942F5B">
        <w:rPr>
          <w:rFonts w:ascii="Times New Roman" w:hAnsi="Times New Roman" w:cs="Times New Roman"/>
          <w:sz w:val="24"/>
          <w:szCs w:val="24"/>
        </w:rPr>
        <w:t>roles may increase stress levels</w:t>
      </w:r>
      <w:r w:rsidR="007D1F2B" w:rsidRPr="00942F5B">
        <w:rPr>
          <w:rFonts w:ascii="Times New Roman" w:hAnsi="Times New Roman" w:cs="Times New Roman"/>
          <w:sz w:val="24"/>
          <w:szCs w:val="24"/>
        </w:rPr>
        <w:t xml:space="preserve">, leading to </w:t>
      </w:r>
      <w:r w:rsidR="00280BB7" w:rsidRPr="00942F5B">
        <w:rPr>
          <w:rFonts w:ascii="Times New Roman" w:hAnsi="Times New Roman" w:cs="Times New Roman"/>
          <w:sz w:val="24"/>
          <w:szCs w:val="24"/>
        </w:rPr>
        <w:t xml:space="preserve">more intuitive or simplified decision-making rather than </w:t>
      </w:r>
      <w:r w:rsidR="00C508D9" w:rsidRPr="00942F5B">
        <w:rPr>
          <w:rFonts w:ascii="Times New Roman" w:hAnsi="Times New Roman" w:cs="Times New Roman"/>
          <w:sz w:val="24"/>
          <w:szCs w:val="24"/>
        </w:rPr>
        <w:t xml:space="preserve">thorough financial analysis. </w:t>
      </w:r>
      <w:r w:rsidR="00F9708C" w:rsidRPr="00942F5B">
        <w:rPr>
          <w:rFonts w:ascii="Times New Roman" w:hAnsi="Times New Roman" w:cs="Times New Roman"/>
          <w:sz w:val="24"/>
          <w:szCs w:val="24"/>
        </w:rPr>
        <w:t xml:space="preserve">This </w:t>
      </w:r>
      <w:r w:rsidR="005E2A42" w:rsidRPr="00942F5B">
        <w:rPr>
          <w:rFonts w:ascii="Times New Roman" w:hAnsi="Times New Roman" w:cs="Times New Roman"/>
          <w:sz w:val="24"/>
          <w:szCs w:val="24"/>
        </w:rPr>
        <w:t xml:space="preserve">situation can increase </w:t>
      </w:r>
      <w:r w:rsidR="000261D6" w:rsidRPr="00942F5B">
        <w:rPr>
          <w:rFonts w:ascii="Times New Roman" w:hAnsi="Times New Roman" w:cs="Times New Roman"/>
          <w:sz w:val="24"/>
          <w:szCs w:val="24"/>
        </w:rPr>
        <w:t>the likelihood of behavioral biases such as avalilability bias</w:t>
      </w:r>
      <w:r w:rsidR="00397128" w:rsidRPr="00942F5B">
        <w:rPr>
          <w:rFonts w:ascii="Times New Roman" w:hAnsi="Times New Roman" w:cs="Times New Roman"/>
          <w:sz w:val="24"/>
          <w:szCs w:val="24"/>
        </w:rPr>
        <w:t xml:space="preserve"> or anchoring bias. </w:t>
      </w:r>
      <w:r w:rsidR="00853826" w:rsidRPr="00942F5B">
        <w:rPr>
          <w:rFonts w:ascii="Times New Roman" w:hAnsi="Times New Roman" w:cs="Times New Roman"/>
          <w:sz w:val="24"/>
          <w:szCs w:val="24"/>
        </w:rPr>
        <w:t xml:space="preserve">Stress can </w:t>
      </w:r>
      <w:r w:rsidR="000C65DD" w:rsidRPr="00942F5B">
        <w:rPr>
          <w:rFonts w:ascii="Times New Roman" w:hAnsi="Times New Roman" w:cs="Times New Roman"/>
          <w:sz w:val="24"/>
          <w:szCs w:val="24"/>
        </w:rPr>
        <w:t>also reduce confidence and increase reliance on advice from others</w:t>
      </w:r>
      <w:r w:rsidR="006C383D" w:rsidRPr="00942F5B">
        <w:rPr>
          <w:rFonts w:ascii="Times New Roman" w:hAnsi="Times New Roman" w:cs="Times New Roman"/>
          <w:sz w:val="24"/>
          <w:szCs w:val="24"/>
        </w:rPr>
        <w:t>,</w:t>
      </w:r>
      <w:r w:rsidR="00005337" w:rsidRPr="00942F5B">
        <w:rPr>
          <w:rFonts w:ascii="Times New Roman" w:hAnsi="Times New Roman" w:cs="Times New Roman"/>
          <w:sz w:val="24"/>
          <w:szCs w:val="24"/>
        </w:rPr>
        <w:t xml:space="preserve"> </w:t>
      </w:r>
      <w:r w:rsidR="006C383D" w:rsidRPr="00942F5B">
        <w:rPr>
          <w:rFonts w:ascii="Times New Roman" w:hAnsi="Times New Roman" w:cs="Times New Roman"/>
          <w:sz w:val="24"/>
          <w:szCs w:val="24"/>
        </w:rPr>
        <w:t>which may result in herd behaviour.</w:t>
      </w:r>
      <w:r w:rsidR="00312EF1" w:rsidRPr="00942F5B">
        <w:rPr>
          <w:rFonts w:ascii="Times New Roman" w:hAnsi="Times New Roman" w:cs="Times New Roman"/>
          <w:sz w:val="24"/>
          <w:szCs w:val="24"/>
        </w:rPr>
        <w:t xml:space="preserve"> </w:t>
      </w:r>
      <w:r w:rsidR="001F6778" w:rsidRPr="00942F5B">
        <w:rPr>
          <w:rFonts w:ascii="Times New Roman" w:hAnsi="Times New Roman" w:cs="Times New Roman"/>
          <w:sz w:val="24"/>
          <w:szCs w:val="24"/>
        </w:rPr>
        <w:t>Furthermore, work-life</w:t>
      </w:r>
      <w:r w:rsidR="00865660" w:rsidRPr="00942F5B">
        <w:rPr>
          <w:rFonts w:ascii="Times New Roman" w:hAnsi="Times New Roman" w:cs="Times New Roman"/>
          <w:sz w:val="24"/>
          <w:szCs w:val="24"/>
        </w:rPr>
        <w:t xml:space="preserve"> imbalance may contribute to emotional responses toward</w:t>
      </w:r>
      <w:r w:rsidR="00132AB8" w:rsidRPr="00942F5B">
        <w:rPr>
          <w:rFonts w:ascii="Times New Roman" w:hAnsi="Times New Roman" w:cs="Times New Roman"/>
          <w:sz w:val="24"/>
          <w:szCs w:val="24"/>
        </w:rPr>
        <w:t xml:space="preserve"> financial risks, leading to stronger loss aversion or risk aversion in investment decision</w:t>
      </w:r>
      <w:r w:rsidR="005939BE" w:rsidRPr="00942F5B">
        <w:rPr>
          <w:rFonts w:ascii="Times New Roman" w:hAnsi="Times New Roman" w:cs="Times New Roman"/>
          <w:sz w:val="24"/>
          <w:szCs w:val="24"/>
        </w:rPr>
        <w:t>s</w:t>
      </w:r>
      <w:r w:rsidRPr="00942F5B">
        <w:rPr>
          <w:rFonts w:ascii="Times New Roman" w:hAnsi="Times New Roman" w:cs="Times New Roman"/>
          <w:sz w:val="24"/>
          <w:szCs w:val="24"/>
        </w:rPr>
        <w:t>.</w:t>
      </w:r>
    </w:p>
    <w:p w14:paraId="7727977C" w14:textId="722B3F37" w:rsidR="009A1E95" w:rsidRPr="00942F5B" w:rsidRDefault="00295235" w:rsidP="00E14672">
      <w:pPr>
        <w:jc w:val="both"/>
        <w:rPr>
          <w:rFonts w:ascii="Times New Roman" w:hAnsi="Times New Roman" w:cs="Times New Roman"/>
          <w:sz w:val="24"/>
          <w:szCs w:val="24"/>
        </w:rPr>
      </w:pPr>
      <w:r w:rsidRPr="00942F5B">
        <w:rPr>
          <w:rFonts w:ascii="Times New Roman" w:hAnsi="Times New Roman" w:cs="Times New Roman"/>
          <w:sz w:val="24"/>
          <w:szCs w:val="24"/>
        </w:rPr>
        <w:t>Ac</w:t>
      </w:r>
      <w:r w:rsidR="00F129CD" w:rsidRPr="00942F5B">
        <w:rPr>
          <w:rFonts w:ascii="Times New Roman" w:hAnsi="Times New Roman" w:cs="Times New Roman"/>
          <w:sz w:val="24"/>
          <w:szCs w:val="24"/>
        </w:rPr>
        <w:t>c</w:t>
      </w:r>
      <w:r w:rsidRPr="00942F5B">
        <w:rPr>
          <w:rFonts w:ascii="Times New Roman" w:hAnsi="Times New Roman" w:cs="Times New Roman"/>
          <w:sz w:val="24"/>
          <w:szCs w:val="24"/>
        </w:rPr>
        <w:t xml:space="preserve">ess to </w:t>
      </w:r>
      <w:r w:rsidR="00A37B23" w:rsidRPr="004E35AA">
        <w:rPr>
          <w:rFonts w:ascii="Times New Roman" w:hAnsi="Times New Roman" w:cs="Times New Roman"/>
          <w:b/>
          <w:bCs/>
          <w:sz w:val="24"/>
          <w:szCs w:val="24"/>
        </w:rPr>
        <w:t xml:space="preserve">Social Networks and Peer </w:t>
      </w:r>
      <w:r w:rsidR="00304A59" w:rsidRPr="004E35AA">
        <w:rPr>
          <w:rFonts w:ascii="Times New Roman" w:hAnsi="Times New Roman" w:cs="Times New Roman"/>
          <w:b/>
          <w:bCs/>
          <w:sz w:val="24"/>
          <w:szCs w:val="24"/>
        </w:rPr>
        <w:t>I</w:t>
      </w:r>
      <w:r w:rsidR="00A37B23" w:rsidRPr="004E35AA">
        <w:rPr>
          <w:rFonts w:ascii="Times New Roman" w:hAnsi="Times New Roman" w:cs="Times New Roman"/>
          <w:b/>
          <w:bCs/>
          <w:sz w:val="24"/>
          <w:szCs w:val="24"/>
        </w:rPr>
        <w:t>nfluence</w:t>
      </w:r>
      <w:r w:rsidRPr="00942F5B">
        <w:rPr>
          <w:rFonts w:ascii="Times New Roman" w:hAnsi="Times New Roman" w:cs="Times New Roman"/>
          <w:sz w:val="24"/>
          <w:szCs w:val="24"/>
        </w:rPr>
        <w:t xml:space="preserve"> is another determini</w:t>
      </w:r>
      <w:r w:rsidR="00637954" w:rsidRPr="00942F5B">
        <w:rPr>
          <w:rFonts w:ascii="Times New Roman" w:hAnsi="Times New Roman" w:cs="Times New Roman"/>
          <w:sz w:val="24"/>
          <w:szCs w:val="24"/>
        </w:rPr>
        <w:t xml:space="preserve">ng factor. </w:t>
      </w:r>
      <w:r w:rsidR="002405D8" w:rsidRPr="00942F5B">
        <w:rPr>
          <w:rFonts w:ascii="Times New Roman" w:hAnsi="Times New Roman" w:cs="Times New Roman"/>
          <w:sz w:val="24"/>
          <w:szCs w:val="24"/>
        </w:rPr>
        <w:t xml:space="preserve">Women entrepreneurs may adopt the </w:t>
      </w:r>
      <w:r w:rsidR="0018372E" w:rsidRPr="00942F5B">
        <w:rPr>
          <w:rFonts w:ascii="Times New Roman" w:hAnsi="Times New Roman" w:cs="Times New Roman"/>
          <w:sz w:val="24"/>
          <w:szCs w:val="24"/>
        </w:rPr>
        <w:t xml:space="preserve">opinions or investment choices of their peers, which can </w:t>
      </w:r>
      <w:r w:rsidR="003A2316" w:rsidRPr="00942F5B">
        <w:rPr>
          <w:rFonts w:ascii="Times New Roman" w:hAnsi="Times New Roman" w:cs="Times New Roman"/>
          <w:sz w:val="24"/>
          <w:szCs w:val="24"/>
        </w:rPr>
        <w:t>lead to herd behaviour. Similarly</w:t>
      </w:r>
      <w:r w:rsidR="00F129CD" w:rsidRPr="00942F5B">
        <w:rPr>
          <w:rFonts w:ascii="Times New Roman" w:hAnsi="Times New Roman" w:cs="Times New Roman"/>
          <w:sz w:val="24"/>
          <w:szCs w:val="24"/>
        </w:rPr>
        <w:t>,</w:t>
      </w:r>
      <w:r w:rsidR="003A2316" w:rsidRPr="00942F5B">
        <w:rPr>
          <w:rFonts w:ascii="Times New Roman" w:hAnsi="Times New Roman" w:cs="Times New Roman"/>
          <w:sz w:val="24"/>
          <w:szCs w:val="24"/>
        </w:rPr>
        <w:t xml:space="preserve"> information shared within networks</w:t>
      </w:r>
      <w:r w:rsidR="00834FE0" w:rsidRPr="00942F5B">
        <w:rPr>
          <w:rFonts w:ascii="Times New Roman" w:hAnsi="Times New Roman" w:cs="Times New Roman"/>
          <w:sz w:val="24"/>
          <w:szCs w:val="24"/>
        </w:rPr>
        <w:t xml:space="preserve"> may reinforce existing beliefs, resulting in confirmation bias</w:t>
      </w:r>
      <w:r w:rsidR="00F129CD" w:rsidRPr="00942F5B">
        <w:rPr>
          <w:rFonts w:ascii="Times New Roman" w:hAnsi="Times New Roman" w:cs="Times New Roman"/>
          <w:sz w:val="24"/>
          <w:szCs w:val="24"/>
        </w:rPr>
        <w:t xml:space="preserve">. </w:t>
      </w:r>
      <w:r w:rsidR="004F1D9C" w:rsidRPr="00942F5B">
        <w:rPr>
          <w:rFonts w:ascii="Times New Roman" w:hAnsi="Times New Roman" w:cs="Times New Roman"/>
          <w:sz w:val="24"/>
          <w:szCs w:val="24"/>
        </w:rPr>
        <w:t xml:space="preserve"> </w:t>
      </w:r>
      <w:r w:rsidR="00B108BE" w:rsidRPr="00942F5B">
        <w:rPr>
          <w:rFonts w:ascii="Times New Roman" w:hAnsi="Times New Roman" w:cs="Times New Roman"/>
          <w:sz w:val="24"/>
          <w:szCs w:val="24"/>
        </w:rPr>
        <w:t>Furthermore, information shared on social networks might not always be complete or correct, which raises the possibility of availability bias—the tendency for decisions to be made based on information that is readily available or widely discussed.</w:t>
      </w:r>
    </w:p>
    <w:p w14:paraId="4647F40C" w14:textId="34DD618D" w:rsidR="003573A3" w:rsidRDefault="00381837" w:rsidP="00E14672">
      <w:pPr>
        <w:jc w:val="both"/>
        <w:rPr>
          <w:rFonts w:ascii="Times New Roman" w:hAnsi="Times New Roman" w:cs="Times New Roman"/>
          <w:sz w:val="24"/>
          <w:szCs w:val="24"/>
        </w:rPr>
      </w:pPr>
      <w:r w:rsidRPr="00942F5B">
        <w:rPr>
          <w:rFonts w:ascii="Times New Roman" w:hAnsi="Times New Roman" w:cs="Times New Roman"/>
          <w:sz w:val="24"/>
          <w:szCs w:val="24"/>
        </w:rPr>
        <w:t>In conclusion, a combination of external structural forces and internal psychological factors shapes the behavioral biases of female entrepreneurs</w:t>
      </w:r>
      <w:r w:rsidR="00834B86" w:rsidRPr="00942F5B">
        <w:rPr>
          <w:rFonts w:ascii="Times New Roman" w:hAnsi="Times New Roman" w:cs="Times New Roman"/>
          <w:sz w:val="24"/>
          <w:szCs w:val="24"/>
        </w:rPr>
        <w:t xml:space="preserve">. </w:t>
      </w:r>
      <w:r w:rsidR="009019D4" w:rsidRPr="00942F5B">
        <w:rPr>
          <w:rFonts w:ascii="Times New Roman" w:hAnsi="Times New Roman" w:cs="Times New Roman"/>
          <w:sz w:val="24"/>
          <w:szCs w:val="24"/>
        </w:rPr>
        <w:t>Financial literacy, socio-cultural norms, gender expectations, family roles, entrepreneurial experience, social networks collectively determine how biases manifest in investment decision-making.</w:t>
      </w:r>
      <w:r w:rsidR="003573A3" w:rsidRPr="00942F5B">
        <w:rPr>
          <w:rFonts w:ascii="Times New Roman" w:hAnsi="Times New Roman" w:cs="Times New Roman"/>
          <w:sz w:val="24"/>
          <w:szCs w:val="24"/>
        </w:rPr>
        <w:t xml:space="preserve"> Understanding these interconnected factors is essential for designing targeted financial education programs, policy interventions, and entrepreneurial support systems that promote more balanced and rational investment behavior among women entrepreneurs.</w:t>
      </w:r>
    </w:p>
    <w:p w14:paraId="3FBB9C4D" w14:textId="77777777" w:rsidR="0085432D" w:rsidRDefault="0085432D" w:rsidP="00A31691">
      <w:pPr>
        <w:ind w:left="360"/>
        <w:jc w:val="both"/>
        <w:rPr>
          <w:rFonts w:ascii="Times New Roman" w:hAnsi="Times New Roman" w:cs="Times New Roman"/>
          <w:sz w:val="24"/>
          <w:szCs w:val="24"/>
        </w:rPr>
      </w:pPr>
    </w:p>
    <w:p w14:paraId="0042269D" w14:textId="44CB16FB" w:rsidR="0085432D" w:rsidRPr="00C70936" w:rsidRDefault="006E22BB" w:rsidP="00A31691">
      <w:pPr>
        <w:ind w:left="360"/>
        <w:jc w:val="both"/>
        <w:rPr>
          <w:rFonts w:ascii="Times New Roman" w:hAnsi="Times New Roman" w:cs="Times New Roman"/>
          <w:b/>
          <w:bCs/>
          <w:sz w:val="24"/>
          <w:szCs w:val="24"/>
        </w:rPr>
      </w:pPr>
      <w:r w:rsidRPr="00C70936">
        <w:rPr>
          <w:rFonts w:ascii="Times New Roman" w:hAnsi="Times New Roman" w:cs="Times New Roman"/>
          <w:b/>
          <w:bCs/>
          <w:sz w:val="24"/>
          <w:szCs w:val="24"/>
        </w:rPr>
        <w:t>Conceptual Framework</w:t>
      </w:r>
    </w:p>
    <w:p w14:paraId="229735C8" w14:textId="3EA200C8" w:rsidR="00D934C7" w:rsidRDefault="00E1010F" w:rsidP="00A31691">
      <w:pPr>
        <w:ind w:left="360"/>
        <w:jc w:val="both"/>
        <w:rPr>
          <w:rFonts w:ascii="Times New Roman" w:hAnsi="Times New Roman" w:cs="Times New Roman"/>
          <w:sz w:val="24"/>
          <w:szCs w:val="24"/>
        </w:rPr>
      </w:pPr>
      <w:r>
        <w:rPr>
          <w:rFonts w:ascii="Times New Roman" w:hAnsi="Times New Roman" w:cs="Times New Roman"/>
          <w:sz w:val="24"/>
          <w:szCs w:val="24"/>
        </w:rPr>
        <w:t>Fig 1. Behavioral Biases Influencing Investment Decision-Making of Women Entrepreneurs</w:t>
      </w:r>
    </w:p>
    <w:p w14:paraId="3E2A1E22" w14:textId="04CEF997" w:rsidR="00C70936" w:rsidRDefault="00592FD1" w:rsidP="00A31691">
      <w:pPr>
        <w:ind w:left="360"/>
        <w:jc w:val="both"/>
        <w:rPr>
          <w:rFonts w:ascii="Times New Roman" w:hAnsi="Times New Roman" w:cs="Times New Roman"/>
          <w:sz w:val="24"/>
          <w:szCs w:val="24"/>
        </w:rPr>
      </w:pPr>
      <w:r w:rsidRPr="00E40D24">
        <w:rPr>
          <w:noProof/>
        </w:rPr>
        <w:lastRenderedPageBreak/>
        <w:drawing>
          <wp:inline distT="0" distB="0" distL="0" distR="0" wp14:anchorId="1349BD0C" wp14:editId="64D7FF67">
            <wp:extent cx="5531217" cy="4787439"/>
            <wp:effectExtent l="0" t="0" r="0" b="0"/>
            <wp:docPr id="6859280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58723" cy="4811246"/>
                    </a:xfrm>
                    <a:prstGeom prst="rect">
                      <a:avLst/>
                    </a:prstGeom>
                    <a:noFill/>
                    <a:ln>
                      <a:noFill/>
                    </a:ln>
                  </pic:spPr>
                </pic:pic>
              </a:graphicData>
            </a:graphic>
          </wp:inline>
        </w:drawing>
      </w:r>
    </w:p>
    <w:p w14:paraId="7265476E" w14:textId="157613BC" w:rsidR="00C70936" w:rsidRPr="00942F5B" w:rsidRDefault="00C70936" w:rsidP="00A31691">
      <w:pPr>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51D16">
        <w:rPr>
          <w:rFonts w:ascii="Times New Roman" w:hAnsi="Times New Roman" w:cs="Times New Roman"/>
          <w:i/>
          <w:iCs/>
          <w:sz w:val="24"/>
          <w:szCs w:val="24"/>
        </w:rPr>
        <w:t>Source: Author’s own compilation</w:t>
      </w:r>
      <w:r>
        <w:rPr>
          <w:rFonts w:ascii="Times New Roman" w:hAnsi="Times New Roman" w:cs="Times New Roman"/>
          <w:sz w:val="24"/>
          <w:szCs w:val="24"/>
        </w:rPr>
        <w:tab/>
      </w:r>
    </w:p>
    <w:p w14:paraId="00CC9E0A" w14:textId="1F9210E5" w:rsidR="005523E4" w:rsidRDefault="00E1010F" w:rsidP="00A31691">
      <w:pPr>
        <w:jc w:val="both"/>
        <w:rPr>
          <w:rFonts w:ascii="Times New Roman" w:hAnsi="Times New Roman" w:cs="Times New Roman"/>
          <w:sz w:val="24"/>
          <w:szCs w:val="24"/>
        </w:rPr>
      </w:pPr>
      <w:r w:rsidRPr="00B51D16">
        <w:rPr>
          <w:rFonts w:ascii="Times New Roman" w:hAnsi="Times New Roman" w:cs="Times New Roman"/>
          <w:sz w:val="24"/>
          <w:szCs w:val="24"/>
        </w:rPr>
        <w:t>The present study proposes a conceptual framework to examine the role of behavioral biases in the investment decision-making of women entrepreneurs. The model is structured in three components. First, various factors such as financial literacy, socio-cultural factors, entrepreneurial experience, work-life balance, and social networks are considered as antecedents influencing the development and intensity of behavioral biases. Second, behavioral biases- including overconfidence, anchoring, availability, confirmation, loss aversion, risk aversion, and herd behaviour are treated as independent variables. These biases affect the interpretation and assessment of investment information and are systematic deviations from logical decision-making. Lastly, investment decision-making of women entrepreneurs is considered the dependent variable. The framework suggests that behavioral biases significantly affect investment choices, risk preferences, and portfolio decisions. As a result, the model creates a causal relationship in which behavioral biases are shaped by influencing factors and ultimately affect the results of investment decision-making</w:t>
      </w:r>
      <w:r>
        <w:rPr>
          <w:rFonts w:ascii="Times New Roman" w:hAnsi="Times New Roman" w:cs="Times New Roman"/>
          <w:sz w:val="24"/>
          <w:szCs w:val="24"/>
        </w:rPr>
        <w:t>.</w:t>
      </w:r>
    </w:p>
    <w:p w14:paraId="31E3F247" w14:textId="6BD50299" w:rsidR="00E31EB6" w:rsidRDefault="00E31EB6" w:rsidP="00A31691">
      <w:pPr>
        <w:jc w:val="both"/>
        <w:rPr>
          <w:rFonts w:ascii="Times New Roman" w:hAnsi="Times New Roman" w:cs="Times New Roman"/>
          <w:b/>
          <w:bCs/>
          <w:sz w:val="24"/>
          <w:szCs w:val="24"/>
        </w:rPr>
      </w:pPr>
      <w:r w:rsidRPr="00E31EB6">
        <w:rPr>
          <w:rFonts w:ascii="Times New Roman" w:hAnsi="Times New Roman" w:cs="Times New Roman"/>
          <w:b/>
          <w:bCs/>
          <w:sz w:val="24"/>
          <w:szCs w:val="24"/>
        </w:rPr>
        <w:lastRenderedPageBreak/>
        <w:t>Results and Discussions</w:t>
      </w:r>
    </w:p>
    <w:p w14:paraId="7A8686DF" w14:textId="77777777" w:rsidR="005523E4" w:rsidRPr="005523E4" w:rsidRDefault="005523E4" w:rsidP="005523E4">
      <w:pPr>
        <w:rPr>
          <w:rFonts w:ascii="Times New Roman" w:hAnsi="Times New Roman" w:cs="Times New Roman"/>
          <w:sz w:val="24"/>
          <w:szCs w:val="24"/>
        </w:rPr>
      </w:pPr>
      <w:r w:rsidRPr="005523E4">
        <w:rPr>
          <w:rFonts w:ascii="Times New Roman" w:hAnsi="Times New Roman" w:cs="Times New Roman"/>
          <w:sz w:val="24"/>
          <w:szCs w:val="24"/>
        </w:rPr>
        <w:t>Through an analysis of the existing literature, several behavioral biases were identified as influential factors in financial decision processes. Biases such as overconfidence, anchoring and loss aversion indicates that female entrepreneurs may rely on heuristics when evaluating investment opportunities. These biases can affect risk perception, information processing, and final investment choices. The review of existing literature indicates that behavioral biases significantly influence the investment decision-making of women entrepreneurs. Studies by Iram et al. (2023), Panja (2023), and Qamar et al. (2023) collectively highlight that behavioral biases remain an important determinant of entrepreneurial financial behavior. These findings suggest that women entrepreneurs often rely on cognitive biases when making financial decisions under uncertainty.</w:t>
      </w:r>
    </w:p>
    <w:p w14:paraId="15F10A3B" w14:textId="77777777" w:rsidR="005523E4" w:rsidRPr="005523E4" w:rsidRDefault="005523E4" w:rsidP="005523E4">
      <w:pPr>
        <w:rPr>
          <w:rFonts w:ascii="Times New Roman" w:hAnsi="Times New Roman" w:cs="Times New Roman"/>
          <w:sz w:val="24"/>
          <w:szCs w:val="24"/>
        </w:rPr>
      </w:pPr>
      <w:r w:rsidRPr="005523E4">
        <w:rPr>
          <w:rFonts w:ascii="Times New Roman" w:hAnsi="Times New Roman" w:cs="Times New Roman"/>
          <w:sz w:val="24"/>
          <w:szCs w:val="24"/>
        </w:rPr>
        <w:t xml:space="preserve">Among the identified biases, </w:t>
      </w:r>
      <w:r w:rsidRPr="005523E4">
        <w:rPr>
          <w:rFonts w:ascii="Times New Roman" w:hAnsi="Times New Roman" w:cs="Times New Roman"/>
          <w:b/>
          <w:bCs/>
          <w:sz w:val="24"/>
          <w:szCs w:val="24"/>
        </w:rPr>
        <w:t>overconfidence</w:t>
      </w:r>
      <w:r w:rsidRPr="005523E4">
        <w:rPr>
          <w:rFonts w:ascii="Times New Roman" w:hAnsi="Times New Roman" w:cs="Times New Roman"/>
          <w:sz w:val="24"/>
          <w:szCs w:val="24"/>
        </w:rPr>
        <w:t xml:space="preserve"> shows a strong positive impact on investment decisions. Qamar et al. (2023) and Iram et al. (2023) report that higher confidence in personal knowledge and entrepreneurial experience can encourage female entrepreneurs to undertake investment activities. Similarly, </w:t>
      </w:r>
      <w:r w:rsidRPr="005523E4">
        <w:rPr>
          <w:rFonts w:ascii="Times New Roman" w:hAnsi="Times New Roman" w:cs="Times New Roman"/>
          <w:b/>
          <w:bCs/>
          <w:sz w:val="24"/>
          <w:szCs w:val="24"/>
        </w:rPr>
        <w:t>availability bias</w:t>
      </w:r>
      <w:r w:rsidRPr="005523E4">
        <w:rPr>
          <w:rFonts w:ascii="Times New Roman" w:hAnsi="Times New Roman" w:cs="Times New Roman"/>
          <w:sz w:val="24"/>
          <w:szCs w:val="24"/>
        </w:rPr>
        <w:t xml:space="preserve"> also positively affects investment decisions, as entrepreneurs tend to rely on easily recalled information or recent experiences while evaluating opportunities (Iram et al., 2023).</w:t>
      </w:r>
    </w:p>
    <w:p w14:paraId="5B223E97" w14:textId="77777777" w:rsidR="005523E4" w:rsidRPr="005523E4" w:rsidRDefault="005523E4" w:rsidP="005523E4">
      <w:pPr>
        <w:rPr>
          <w:rFonts w:ascii="Times New Roman" w:hAnsi="Times New Roman" w:cs="Times New Roman"/>
          <w:sz w:val="24"/>
          <w:szCs w:val="24"/>
        </w:rPr>
      </w:pPr>
      <w:r w:rsidRPr="005523E4">
        <w:rPr>
          <w:rFonts w:ascii="Times New Roman" w:hAnsi="Times New Roman" w:cs="Times New Roman"/>
          <w:sz w:val="24"/>
          <w:szCs w:val="24"/>
        </w:rPr>
        <w:t xml:space="preserve"> However, some biases demonstrate limited or insignificant influence. Iram et al. (2023) find that </w:t>
      </w:r>
      <w:r w:rsidRPr="005523E4">
        <w:rPr>
          <w:rFonts w:ascii="Times New Roman" w:hAnsi="Times New Roman" w:cs="Times New Roman"/>
          <w:b/>
          <w:bCs/>
          <w:sz w:val="24"/>
          <w:szCs w:val="24"/>
        </w:rPr>
        <w:t>representativeness and anchoring biases</w:t>
      </w:r>
      <w:r w:rsidRPr="005523E4">
        <w:rPr>
          <w:rFonts w:ascii="Times New Roman" w:hAnsi="Times New Roman" w:cs="Times New Roman"/>
          <w:sz w:val="24"/>
          <w:szCs w:val="24"/>
        </w:rPr>
        <w:t xml:space="preserve"> do not significantly affect investment decision-making. Likewise, Qamar et al. (2023) report that </w:t>
      </w:r>
      <w:r w:rsidRPr="005523E4">
        <w:rPr>
          <w:rFonts w:ascii="Times New Roman" w:hAnsi="Times New Roman" w:cs="Times New Roman"/>
          <w:b/>
          <w:bCs/>
          <w:sz w:val="24"/>
          <w:szCs w:val="24"/>
        </w:rPr>
        <w:t>loss aversion</w:t>
      </w:r>
      <w:r w:rsidRPr="005523E4">
        <w:rPr>
          <w:rFonts w:ascii="Times New Roman" w:hAnsi="Times New Roman" w:cs="Times New Roman"/>
          <w:sz w:val="24"/>
          <w:szCs w:val="24"/>
        </w:rPr>
        <w:t xml:space="preserve"> is statistically insignificant, indicating that fear of losses may not always dominate financial decisions among women entrepreneurs. Supporting this view, Panja (2023) notes that loss aversion is less influential among certain groups, particularly rural micro-entrepreneurs. </w:t>
      </w:r>
    </w:p>
    <w:p w14:paraId="37D57DBC" w14:textId="77777777" w:rsidR="005523E4" w:rsidRPr="005523E4" w:rsidRDefault="005523E4" w:rsidP="005523E4">
      <w:pPr>
        <w:rPr>
          <w:rFonts w:ascii="Times New Roman" w:hAnsi="Times New Roman" w:cs="Times New Roman"/>
          <w:sz w:val="24"/>
          <w:szCs w:val="24"/>
        </w:rPr>
      </w:pPr>
      <w:r w:rsidRPr="005523E4">
        <w:rPr>
          <w:rFonts w:ascii="Times New Roman" w:hAnsi="Times New Roman" w:cs="Times New Roman"/>
          <w:sz w:val="24"/>
          <w:szCs w:val="24"/>
        </w:rPr>
        <w:t>Furthermore, the qualitative studies offer insights into the financial behavior of women entrepreneurs. Baig et al. (2021) and Kappal and Rastogi (2020) indicate that although women entrepreneurs are willing to take risks in their business activities, they tend to adopt a more cautious approach toward personal investments. This conservatism is mainly due to limited time, inadequate knowledge of financial products, and low exposure to formal investment markets, which often leads them to prefer safer and more familiar investment options rather than diversified opportunities.</w:t>
      </w:r>
    </w:p>
    <w:p w14:paraId="14457189" w14:textId="77777777" w:rsidR="005523E4" w:rsidRPr="005523E4" w:rsidRDefault="005523E4" w:rsidP="005523E4">
      <w:pPr>
        <w:rPr>
          <w:rFonts w:ascii="Times New Roman" w:hAnsi="Times New Roman" w:cs="Times New Roman"/>
          <w:sz w:val="24"/>
          <w:szCs w:val="24"/>
        </w:rPr>
      </w:pPr>
      <w:r w:rsidRPr="005523E4">
        <w:rPr>
          <w:rFonts w:ascii="Times New Roman" w:hAnsi="Times New Roman" w:cs="Times New Roman"/>
          <w:sz w:val="24"/>
          <w:szCs w:val="24"/>
        </w:rPr>
        <w:lastRenderedPageBreak/>
        <w:t xml:space="preserve">The literature also emphasizes the role of </w:t>
      </w:r>
      <w:r w:rsidRPr="005523E4">
        <w:rPr>
          <w:rFonts w:ascii="Times New Roman" w:hAnsi="Times New Roman" w:cs="Times New Roman"/>
          <w:b/>
          <w:bCs/>
          <w:sz w:val="24"/>
          <w:szCs w:val="24"/>
        </w:rPr>
        <w:t>financial literacy</w:t>
      </w:r>
      <w:r w:rsidRPr="005523E4">
        <w:rPr>
          <w:rFonts w:ascii="Times New Roman" w:hAnsi="Times New Roman" w:cs="Times New Roman"/>
          <w:sz w:val="24"/>
          <w:szCs w:val="24"/>
        </w:rPr>
        <w:t xml:space="preserve"> as an important moderating factor. Iram (2021) and Iram et al. (2023) suggest that higher financial literacy reduces susceptibility to behavioral biases and promotes more rational investment decisions.</w:t>
      </w:r>
    </w:p>
    <w:p w14:paraId="31809F1B" w14:textId="77777777" w:rsidR="005523E4" w:rsidRPr="005523E4" w:rsidRDefault="005523E4" w:rsidP="005523E4">
      <w:pPr>
        <w:rPr>
          <w:rFonts w:ascii="Times New Roman" w:hAnsi="Times New Roman" w:cs="Times New Roman"/>
          <w:sz w:val="24"/>
          <w:szCs w:val="24"/>
        </w:rPr>
      </w:pPr>
      <w:r w:rsidRPr="005523E4">
        <w:rPr>
          <w:rFonts w:ascii="Times New Roman" w:hAnsi="Times New Roman" w:cs="Times New Roman"/>
          <w:sz w:val="24"/>
          <w:szCs w:val="24"/>
        </w:rPr>
        <w:t xml:space="preserve">This discussion also highlights that various contextual factors contribute to the development and intensity of these behavioral biases. Education and financial literacy help women entrepreneurs make more informed investment choices and reduce reliance on heuristic decision-making. Socio-cultural factors and family influence  shape attitudes toward risk and financial independence. Similarly, work-life balance and stress affect cognitive focus and may increase reliance on simplified decision-making strategies. Social networks also influence investment decisions by providing information and peer guidance, which may sometime lead to herd behaviour. </w:t>
      </w:r>
    </w:p>
    <w:p w14:paraId="0A0E7F39" w14:textId="693353FE" w:rsidR="009D5853" w:rsidRDefault="005523E4" w:rsidP="005523E4">
      <w:pPr>
        <w:spacing w:after="160"/>
        <w:rPr>
          <w:rFonts w:ascii="Times New Roman" w:hAnsi="Times New Roman" w:cs="Times New Roman"/>
          <w:sz w:val="24"/>
          <w:szCs w:val="24"/>
        </w:rPr>
      </w:pPr>
      <w:r w:rsidRPr="008F01AC">
        <w:rPr>
          <w:rFonts w:ascii="Times New Roman" w:hAnsi="Times New Roman" w:cs="Times New Roman"/>
          <w:sz w:val="24"/>
          <w:szCs w:val="24"/>
        </w:rPr>
        <w:t xml:space="preserve">Overall, the findings indicate that behavioral biases such as overconfidence and availability </w:t>
      </w:r>
      <w:r w:rsidRPr="005523E4">
        <w:rPr>
          <w:rFonts w:ascii="Times New Roman" w:hAnsi="Times New Roman" w:cs="Times New Roman"/>
          <w:sz w:val="24"/>
          <w:szCs w:val="24"/>
        </w:rPr>
        <w:t>biases</w:t>
      </w:r>
      <w:r w:rsidRPr="008F01AC">
        <w:rPr>
          <w:rFonts w:ascii="Times New Roman" w:hAnsi="Times New Roman" w:cs="Times New Roman"/>
          <w:sz w:val="24"/>
          <w:szCs w:val="24"/>
        </w:rPr>
        <w:t xml:space="preserve"> influence women entrepreneurs’ investment decisions, while the effects of other biases vary across contexts. Financial literacy plays a crucial role in reducing these biases and improving investment decision-making</w:t>
      </w:r>
      <w:r w:rsidRPr="005523E4">
        <w:rPr>
          <w:rFonts w:ascii="Times New Roman" w:hAnsi="Times New Roman" w:cs="Times New Roman"/>
          <w:sz w:val="24"/>
          <w:szCs w:val="24"/>
        </w:rPr>
        <w:t xml:space="preserve"> of women entrepreneurs</w:t>
      </w:r>
      <w:r w:rsidRPr="008F01AC">
        <w:rPr>
          <w:rFonts w:ascii="Times New Roman" w:hAnsi="Times New Roman" w:cs="Times New Roman"/>
          <w:sz w:val="24"/>
          <w:szCs w:val="24"/>
        </w:rPr>
        <w:t>.</w:t>
      </w:r>
    </w:p>
    <w:p w14:paraId="218A1B23" w14:textId="77777777" w:rsidR="009D5853" w:rsidRPr="00B51D16" w:rsidRDefault="009D5853" w:rsidP="009D5853">
      <w:pPr>
        <w:jc w:val="both"/>
        <w:rPr>
          <w:rFonts w:ascii="Times New Roman" w:hAnsi="Times New Roman" w:cs="Times New Roman"/>
          <w:b/>
          <w:bCs/>
          <w:sz w:val="24"/>
          <w:szCs w:val="24"/>
        </w:rPr>
      </w:pPr>
      <w:r w:rsidRPr="00B51D16">
        <w:rPr>
          <w:rFonts w:ascii="Times New Roman" w:hAnsi="Times New Roman" w:cs="Times New Roman"/>
          <w:b/>
          <w:bCs/>
          <w:sz w:val="24"/>
          <w:szCs w:val="24"/>
        </w:rPr>
        <w:t>Conclusion</w:t>
      </w:r>
    </w:p>
    <w:p w14:paraId="4A3FCFBA" w14:textId="77777777" w:rsidR="009D5853" w:rsidRPr="00B51D16" w:rsidRDefault="009D5853" w:rsidP="009D5853">
      <w:pPr>
        <w:jc w:val="both"/>
        <w:rPr>
          <w:rFonts w:ascii="Times New Roman" w:hAnsi="Times New Roman" w:cs="Times New Roman"/>
          <w:sz w:val="24"/>
          <w:szCs w:val="24"/>
        </w:rPr>
      </w:pPr>
      <w:r w:rsidRPr="00B51D16">
        <w:rPr>
          <w:rFonts w:ascii="Times New Roman" w:hAnsi="Times New Roman" w:cs="Times New Roman"/>
          <w:sz w:val="24"/>
          <w:szCs w:val="24"/>
        </w:rPr>
        <w:t xml:space="preserve">Indian women entrepreneurs’ decisions are heavily influenced by behavioral biases. Entrepreneurial judgements and results are influenced by cognitive and emotional factors that are shaped by personal and socio-cultural circumstances. Achieving sustainable development, encouraging entrepreneurial success, and improving decision quality all depend on an understanding of these biases. The present study examined how behavioral biases affect women entrepreneurs’ investment decisions, with focus on the variables that affect these biases and how they affect business decisions. According to the </w:t>
      </w:r>
      <w:r>
        <w:rPr>
          <w:rFonts w:ascii="Times New Roman" w:hAnsi="Times New Roman" w:cs="Times New Roman"/>
          <w:sz w:val="24"/>
          <w:szCs w:val="24"/>
        </w:rPr>
        <w:t>review</w:t>
      </w:r>
      <w:r w:rsidRPr="00B51D16">
        <w:rPr>
          <w:rFonts w:ascii="Times New Roman" w:hAnsi="Times New Roman" w:cs="Times New Roman"/>
          <w:sz w:val="24"/>
          <w:szCs w:val="24"/>
        </w:rPr>
        <w:t>, women entrepreneurs’ investment decisions are heavily influenced by cognitive and emotional biases like risk aversion, loss aversion, overconfidence, anchoring, and availability bias rather than being solely based on logic or financial considerations.</w:t>
      </w:r>
    </w:p>
    <w:p w14:paraId="0D10ED63" w14:textId="77777777" w:rsidR="009D5853" w:rsidRPr="00B51D16" w:rsidRDefault="009D5853" w:rsidP="009D5853">
      <w:pPr>
        <w:jc w:val="both"/>
        <w:rPr>
          <w:rFonts w:ascii="Times New Roman" w:hAnsi="Times New Roman" w:cs="Times New Roman"/>
          <w:sz w:val="24"/>
          <w:szCs w:val="24"/>
        </w:rPr>
      </w:pPr>
      <w:r w:rsidRPr="00B51D16">
        <w:rPr>
          <w:rFonts w:ascii="Times New Roman" w:hAnsi="Times New Roman" w:cs="Times New Roman"/>
          <w:sz w:val="24"/>
          <w:szCs w:val="24"/>
        </w:rPr>
        <w:t>Th</w:t>
      </w:r>
      <w:r>
        <w:rPr>
          <w:rFonts w:ascii="Times New Roman" w:hAnsi="Times New Roman" w:cs="Times New Roman"/>
          <w:sz w:val="24"/>
          <w:szCs w:val="24"/>
        </w:rPr>
        <w:t>is</w:t>
      </w:r>
      <w:r w:rsidRPr="00B51D16">
        <w:rPr>
          <w:rFonts w:ascii="Times New Roman" w:hAnsi="Times New Roman" w:cs="Times New Roman"/>
          <w:sz w:val="24"/>
          <w:szCs w:val="24"/>
        </w:rPr>
        <w:t xml:space="preserve"> </w:t>
      </w:r>
      <w:r>
        <w:rPr>
          <w:rFonts w:ascii="Times New Roman" w:hAnsi="Times New Roman" w:cs="Times New Roman"/>
          <w:sz w:val="24"/>
          <w:szCs w:val="24"/>
        </w:rPr>
        <w:t>study helps to understand</w:t>
      </w:r>
      <w:r w:rsidRPr="00B51D16">
        <w:rPr>
          <w:rFonts w:ascii="Times New Roman" w:hAnsi="Times New Roman" w:cs="Times New Roman"/>
          <w:sz w:val="24"/>
          <w:szCs w:val="24"/>
        </w:rPr>
        <w:t xml:space="preserve"> that behavioral biases play a dual role — while excessive bias may restrict innovation and business expansion, moderate levels of intuition and prudence can safeguard enterprises from excessive risk</w:t>
      </w:r>
      <w:r w:rsidRPr="006B794C">
        <w:rPr>
          <w:rFonts w:ascii="Times New Roman" w:hAnsi="Times New Roman" w:cs="Times New Roman"/>
          <w:b/>
          <w:bCs/>
          <w:sz w:val="24"/>
          <w:szCs w:val="24"/>
        </w:rPr>
        <w:t>.</w:t>
      </w:r>
      <w:r w:rsidRPr="006B794C">
        <w:rPr>
          <w:b/>
          <w:bCs/>
        </w:rPr>
        <w:t xml:space="preserve"> </w:t>
      </w:r>
      <w:r w:rsidRPr="00CC2DC6">
        <w:rPr>
          <w:b/>
          <w:bCs/>
        </w:rPr>
        <w:fldChar w:fldCharType="begin"/>
      </w:r>
      <w:r w:rsidRPr="00CC2DC6">
        <w:rPr>
          <w:b/>
          <w:bCs/>
        </w:rPr>
        <w:instrText xml:space="preserve"> ADDIN ZOTERO_ITEM CSL_CITATION {"citationID":"P2TQq5EP","properties":{"formattedCitation":"(Seth &amp; Kumar, 2020)","plainCitation":"(Seth &amp; Kumar, 2020)","noteIndex":0},"citationItems":[{"id":81,"uris":["http://zotero.org/users/19503103/items/YMABHEEL"],"itemData":{"id":81,"type":"article-journal","abstract":"The field of finance has evolved over the past few decades based on the assumption that people make rational decisions and that they are unbiased in their predictions about the future. Investors are highly influenced by various behavioral biases which affect their decision making process. The main objective of the study is to determine the cognitive biases and the emotional biases that affect investor decisions and to understand if there is any relationship between behavioral biases and investment decisions. The study is conducted to mainly identify and prioritize those behavioral factors that influence investors decision making process. The study was conducted among the investors of Mumbai city and the observations drawn state that Representativeness bias (r=0.341, sig.= 0.001), Hindsight Bias (r=.226, sig.=0.021) and Regret Aversion Bias (r=.239, sig.=0.016) have statistically significant correlations with the Investors’ decisions. These dimensions of behavioral factors influence investor decisions. SelfAttribution Bias though is negatively correlated but does not have statistically significant correlation with the investor decisions when individual regression is conducted. However, collectively considering all independent biases shows that Self-Attribution Bias have a statistically significant influence on the investors’ decision. Even after performing individual regression or collective regression of all the variables together, the impact of Representativeness Bias was showing highest impact on the investors’ decision. This study would therefore help many stakeholders to understand how investors behave when they make investment decisions and is especially useful to the financial institutions to design financial products that address the psychological needs of the investors.","language":"en","source":"Zotero","title":"A Study of Effect of Behavioural Biases on Investment Decisions","author":[{"family":"Seth","given":"Vaishnavi"},{"family":"Kumar","given":"Sharad"}],"issued":{"date-parts":[["2020"]]}}}],"schema":"https://github.com/citation-style-language/schema/raw/master/csl-citation.json"} </w:instrText>
      </w:r>
      <w:r w:rsidRPr="00CC2DC6">
        <w:rPr>
          <w:b/>
          <w:bCs/>
        </w:rPr>
        <w:fldChar w:fldCharType="separate"/>
      </w:r>
      <w:r w:rsidRPr="00CC2DC6">
        <w:rPr>
          <w:rFonts w:ascii="Aptos" w:hAnsi="Aptos"/>
          <w:b/>
          <w:bCs/>
        </w:rPr>
        <w:t>(Seth &amp; Kumar, 2020)</w:t>
      </w:r>
      <w:r w:rsidRPr="00CC2DC6">
        <w:rPr>
          <w:b/>
          <w:bCs/>
        </w:rPr>
        <w:fldChar w:fldCharType="end"/>
      </w:r>
      <w:r w:rsidRPr="00B20E41">
        <w:rPr>
          <w:rFonts w:ascii="Times New Roman" w:hAnsi="Times New Roman" w:cs="Times New Roman"/>
          <w:sz w:val="24"/>
          <w:szCs w:val="24"/>
        </w:rPr>
        <w:t xml:space="preserve"> recommends that the investors should be educated towards different type of biases and their impact on investment decisions.</w:t>
      </w:r>
      <w:r w:rsidRPr="00B51D16">
        <w:rPr>
          <w:rFonts w:ascii="Times New Roman" w:hAnsi="Times New Roman" w:cs="Times New Roman"/>
          <w:sz w:val="24"/>
          <w:szCs w:val="24"/>
        </w:rPr>
        <w:t xml:space="preserve"> Therefore, women entrepreneurs can make better and more balanced investment decisions by </w:t>
      </w:r>
      <w:r w:rsidRPr="00B51D16">
        <w:rPr>
          <w:rFonts w:ascii="Times New Roman" w:hAnsi="Times New Roman" w:cs="Times New Roman"/>
          <w:sz w:val="24"/>
          <w:szCs w:val="24"/>
        </w:rPr>
        <w:lastRenderedPageBreak/>
        <w:t>increasing financial literacy, encouraging mentorship, expanding access to institutional financing, and offering tools for stress management and work-life balance.</w:t>
      </w:r>
    </w:p>
    <w:p w14:paraId="29CC66A2" w14:textId="712A3081" w:rsidR="009D5853" w:rsidRDefault="009D5853" w:rsidP="009D5853">
      <w:pPr>
        <w:jc w:val="both"/>
        <w:rPr>
          <w:rFonts w:ascii="Times New Roman" w:hAnsi="Times New Roman" w:cs="Times New Roman"/>
          <w:sz w:val="24"/>
          <w:szCs w:val="24"/>
        </w:rPr>
      </w:pPr>
      <w:r w:rsidRPr="00B51D16">
        <w:rPr>
          <w:rFonts w:ascii="Times New Roman" w:hAnsi="Times New Roman" w:cs="Times New Roman"/>
          <w:sz w:val="24"/>
          <w:szCs w:val="24"/>
        </w:rPr>
        <w:t>To improve women entrepreneurs' ability to make sound investment decisions and support the sustained growth of women-led businesses in India, it is crucial to understand behavioral biases. Future empirical studies could help establish gender-sensitive entrepreneurship policies and validate the conceptual relationships found in this study.</w:t>
      </w:r>
      <w:r>
        <w:rPr>
          <w:rFonts w:ascii="Times New Roman" w:hAnsi="Times New Roman" w:cs="Times New Roman"/>
          <w:sz w:val="24"/>
          <w:szCs w:val="24"/>
        </w:rPr>
        <w:t xml:space="preserve"> </w:t>
      </w:r>
    </w:p>
    <w:p w14:paraId="2AB210D2" w14:textId="77777777" w:rsidR="00FC6A11" w:rsidRDefault="000307CF" w:rsidP="00A31691">
      <w:pPr>
        <w:jc w:val="both"/>
        <w:rPr>
          <w:rFonts w:ascii="Times New Roman" w:hAnsi="Times New Roman" w:cs="Times New Roman"/>
          <w:b/>
          <w:bCs/>
          <w:sz w:val="24"/>
          <w:szCs w:val="24"/>
        </w:rPr>
      </w:pPr>
      <w:r w:rsidRPr="00B51D16">
        <w:rPr>
          <w:rFonts w:ascii="Times New Roman" w:hAnsi="Times New Roman" w:cs="Times New Roman"/>
          <w:b/>
          <w:bCs/>
          <w:sz w:val="24"/>
          <w:szCs w:val="24"/>
        </w:rPr>
        <w:t>Limitations</w:t>
      </w:r>
      <w:r w:rsidR="005B3A19" w:rsidRPr="00B51D16">
        <w:rPr>
          <w:rFonts w:ascii="Times New Roman" w:hAnsi="Times New Roman" w:cs="Times New Roman"/>
          <w:b/>
          <w:bCs/>
          <w:sz w:val="24"/>
          <w:szCs w:val="24"/>
        </w:rPr>
        <w:t xml:space="preserve"> and Practical Implications</w:t>
      </w:r>
    </w:p>
    <w:p w14:paraId="0495B4BF" w14:textId="77777777" w:rsidR="00E426E3" w:rsidRDefault="00BB22FB" w:rsidP="00A31691">
      <w:pPr>
        <w:jc w:val="both"/>
        <w:rPr>
          <w:rFonts w:ascii="Times New Roman" w:hAnsi="Times New Roman" w:cs="Times New Roman"/>
          <w:sz w:val="24"/>
          <w:szCs w:val="24"/>
        </w:rPr>
      </w:pPr>
      <w:r w:rsidRPr="00B51D16">
        <w:rPr>
          <w:rFonts w:ascii="Times New Roman" w:hAnsi="Times New Roman" w:cs="Times New Roman"/>
          <w:sz w:val="24"/>
          <w:szCs w:val="24"/>
        </w:rPr>
        <w:t xml:space="preserve">The study has </w:t>
      </w:r>
      <w:r w:rsidR="0012545D" w:rsidRPr="00B51D16">
        <w:rPr>
          <w:rFonts w:ascii="Times New Roman" w:hAnsi="Times New Roman" w:cs="Times New Roman"/>
          <w:sz w:val="24"/>
          <w:szCs w:val="24"/>
        </w:rPr>
        <w:t>some limitations that should be ackno</w:t>
      </w:r>
      <w:r w:rsidR="00A54404" w:rsidRPr="00B51D16">
        <w:rPr>
          <w:rFonts w:ascii="Times New Roman" w:hAnsi="Times New Roman" w:cs="Times New Roman"/>
          <w:sz w:val="24"/>
          <w:szCs w:val="24"/>
        </w:rPr>
        <w:t>wledged.</w:t>
      </w:r>
      <w:r w:rsidR="00760FBC" w:rsidRPr="00B51D16">
        <w:rPr>
          <w:rFonts w:ascii="Times New Roman" w:hAnsi="Times New Roman" w:cs="Times New Roman"/>
          <w:sz w:val="24"/>
          <w:szCs w:val="24"/>
        </w:rPr>
        <w:t xml:space="preserve"> </w:t>
      </w:r>
      <w:r w:rsidR="000307CF" w:rsidRPr="00B51D16">
        <w:rPr>
          <w:rFonts w:ascii="Times New Roman" w:hAnsi="Times New Roman" w:cs="Times New Roman"/>
          <w:sz w:val="24"/>
          <w:szCs w:val="24"/>
        </w:rPr>
        <w:t>Th</w:t>
      </w:r>
      <w:r w:rsidR="00760FBC" w:rsidRPr="00B51D16">
        <w:rPr>
          <w:rFonts w:ascii="Times New Roman" w:hAnsi="Times New Roman" w:cs="Times New Roman"/>
          <w:sz w:val="24"/>
          <w:szCs w:val="24"/>
        </w:rPr>
        <w:t>is</w:t>
      </w:r>
      <w:r w:rsidR="000307CF" w:rsidRPr="00B51D16">
        <w:rPr>
          <w:rFonts w:ascii="Times New Roman" w:hAnsi="Times New Roman" w:cs="Times New Roman"/>
          <w:sz w:val="24"/>
          <w:szCs w:val="24"/>
        </w:rPr>
        <w:t xml:space="preserve"> </w:t>
      </w:r>
      <w:r w:rsidR="00760FBC" w:rsidRPr="00B51D16">
        <w:rPr>
          <w:rFonts w:ascii="Times New Roman" w:hAnsi="Times New Roman" w:cs="Times New Roman"/>
          <w:sz w:val="24"/>
          <w:szCs w:val="24"/>
        </w:rPr>
        <w:t>paper</w:t>
      </w:r>
      <w:r w:rsidR="000307CF" w:rsidRPr="00B51D16">
        <w:rPr>
          <w:rFonts w:ascii="Times New Roman" w:hAnsi="Times New Roman" w:cs="Times New Roman"/>
          <w:sz w:val="24"/>
          <w:szCs w:val="24"/>
        </w:rPr>
        <w:t xml:space="preserve"> is based on </w:t>
      </w:r>
      <w:r w:rsidR="00181D16" w:rsidRPr="00B51D16">
        <w:rPr>
          <w:rFonts w:ascii="Times New Roman" w:hAnsi="Times New Roman" w:cs="Times New Roman"/>
          <w:sz w:val="24"/>
          <w:szCs w:val="24"/>
        </w:rPr>
        <w:t>review of existing literature</w:t>
      </w:r>
      <w:r w:rsidR="00B31061" w:rsidRPr="00B51D16">
        <w:rPr>
          <w:rFonts w:ascii="Times New Roman" w:hAnsi="Times New Roman" w:cs="Times New Roman"/>
          <w:sz w:val="24"/>
          <w:szCs w:val="24"/>
        </w:rPr>
        <w:t xml:space="preserve"> and</w:t>
      </w:r>
      <w:r w:rsidR="000307CF" w:rsidRPr="00B51D16">
        <w:rPr>
          <w:rFonts w:ascii="Times New Roman" w:hAnsi="Times New Roman" w:cs="Times New Roman"/>
          <w:sz w:val="24"/>
          <w:szCs w:val="24"/>
        </w:rPr>
        <w:t xml:space="preserve"> does not include primary empirical data to statistically validate the proposed relationships.</w:t>
      </w:r>
      <w:r w:rsidR="000A01DE" w:rsidRPr="00B51D16">
        <w:rPr>
          <w:rFonts w:ascii="Times New Roman" w:hAnsi="Times New Roman" w:cs="Times New Roman"/>
          <w:sz w:val="24"/>
          <w:szCs w:val="24"/>
        </w:rPr>
        <w:t xml:space="preserve"> </w:t>
      </w:r>
      <w:r w:rsidR="00C2031A" w:rsidRPr="00B51D16">
        <w:rPr>
          <w:rFonts w:ascii="Times New Roman" w:hAnsi="Times New Roman" w:cs="Times New Roman"/>
          <w:sz w:val="24"/>
          <w:szCs w:val="24"/>
        </w:rPr>
        <w:t xml:space="preserve">Therefore, the findings rely on previously published studies </w:t>
      </w:r>
      <w:r w:rsidR="009F2C51" w:rsidRPr="00B51D16">
        <w:rPr>
          <w:rFonts w:ascii="Times New Roman" w:hAnsi="Times New Roman" w:cs="Times New Roman"/>
          <w:sz w:val="24"/>
          <w:szCs w:val="24"/>
        </w:rPr>
        <w:t xml:space="preserve">and may not fully capture the diverse experiences of women </w:t>
      </w:r>
      <w:r w:rsidR="00507516" w:rsidRPr="00B51D16">
        <w:rPr>
          <w:rFonts w:ascii="Times New Roman" w:hAnsi="Times New Roman" w:cs="Times New Roman"/>
          <w:sz w:val="24"/>
          <w:szCs w:val="24"/>
        </w:rPr>
        <w:t>entrepreneurs across different contexts.</w:t>
      </w:r>
      <w:r w:rsidRPr="00B51D16">
        <w:rPr>
          <w:rFonts w:ascii="Times New Roman" w:hAnsi="Times New Roman" w:cs="Times New Roman"/>
          <w:sz w:val="24"/>
          <w:szCs w:val="24"/>
        </w:rPr>
        <w:t xml:space="preserve"> The study is limited to women entrepreneurs and may not be generalizable to male entrepreneurs.</w:t>
      </w:r>
    </w:p>
    <w:p w14:paraId="7D7A7199" w14:textId="77777777" w:rsidR="00E426E3" w:rsidRDefault="005A6D0B" w:rsidP="00A31691">
      <w:pPr>
        <w:jc w:val="both"/>
        <w:rPr>
          <w:rFonts w:ascii="Times New Roman" w:hAnsi="Times New Roman" w:cs="Times New Roman"/>
          <w:sz w:val="24"/>
          <w:szCs w:val="24"/>
        </w:rPr>
      </w:pPr>
      <w:r w:rsidRPr="00B51D16">
        <w:rPr>
          <w:rFonts w:ascii="Times New Roman" w:hAnsi="Times New Roman" w:cs="Times New Roman"/>
          <w:sz w:val="24"/>
          <w:szCs w:val="24"/>
        </w:rPr>
        <w:t>The findings derived from this comprehensive review possess several practical implications for female entrepreneurs, financial consultants, and entities that provide support to entrepreneurial endeavors.</w:t>
      </w:r>
      <w:r w:rsidR="007F40D4" w:rsidRPr="00B51D16">
        <w:rPr>
          <w:rFonts w:ascii="Times New Roman" w:hAnsi="Times New Roman" w:cs="Times New Roman"/>
          <w:sz w:val="24"/>
          <w:szCs w:val="24"/>
        </w:rPr>
        <w:t xml:space="preserve"> </w:t>
      </w:r>
      <w:r w:rsidR="00563482" w:rsidRPr="00B51D16">
        <w:rPr>
          <w:rFonts w:ascii="Times New Roman" w:hAnsi="Times New Roman" w:cs="Times New Roman"/>
          <w:sz w:val="24"/>
          <w:szCs w:val="24"/>
        </w:rPr>
        <w:t>Increased understanding of behavioral biases might assist female entrepreneurs in identifying possible mistakes in judgment and making more logical investment choices. Gaining expertise in risk assessment and financial planning may also help them make better financial decisions.</w:t>
      </w:r>
    </w:p>
    <w:p w14:paraId="1120ED3A" w14:textId="1B7548E6" w:rsidR="003B3B8A" w:rsidRPr="00B51D16" w:rsidRDefault="00835075" w:rsidP="00A31691">
      <w:pPr>
        <w:jc w:val="both"/>
        <w:rPr>
          <w:rFonts w:ascii="Times New Roman" w:hAnsi="Times New Roman" w:cs="Times New Roman"/>
          <w:sz w:val="24"/>
          <w:szCs w:val="24"/>
        </w:rPr>
      </w:pPr>
      <w:r w:rsidRPr="00835075">
        <w:rPr>
          <w:rFonts w:ascii="Times New Roman" w:hAnsi="Times New Roman" w:cs="Times New Roman"/>
          <w:sz w:val="24"/>
          <w:szCs w:val="24"/>
        </w:rPr>
        <w:t xml:space="preserve">Financial advisors and support organizations can help women entrepreneurs even more by offering organized guidance and resources for making evidence-based financial decisions. Increasing professional networks and providing mentorship can also help women entrepreneurs </w:t>
      </w:r>
      <w:r w:rsidRPr="00B51D16">
        <w:rPr>
          <w:rFonts w:ascii="Times New Roman" w:hAnsi="Times New Roman" w:cs="Times New Roman"/>
          <w:sz w:val="24"/>
          <w:szCs w:val="24"/>
        </w:rPr>
        <w:t xml:space="preserve">to improve </w:t>
      </w:r>
      <w:r w:rsidR="001C4CE5" w:rsidRPr="00B51D16">
        <w:rPr>
          <w:rFonts w:ascii="Times New Roman" w:hAnsi="Times New Roman" w:cs="Times New Roman"/>
          <w:sz w:val="24"/>
          <w:szCs w:val="24"/>
        </w:rPr>
        <w:t>knowledge and financial confidence.</w:t>
      </w:r>
      <w:r w:rsidR="00B31061" w:rsidRPr="00B51D16">
        <w:rPr>
          <w:rFonts w:ascii="Times New Roman" w:hAnsi="Times New Roman" w:cs="Times New Roman"/>
          <w:sz w:val="24"/>
          <w:szCs w:val="24"/>
        </w:rPr>
        <w:t xml:space="preserve"> </w:t>
      </w:r>
    </w:p>
    <w:p w14:paraId="2B805F47" w14:textId="6A0C9346" w:rsidR="000307CF" w:rsidRPr="00B51D16" w:rsidRDefault="000307CF" w:rsidP="00A31691">
      <w:pPr>
        <w:jc w:val="both"/>
        <w:rPr>
          <w:rFonts w:ascii="Times New Roman" w:hAnsi="Times New Roman" w:cs="Times New Roman"/>
          <w:b/>
          <w:bCs/>
          <w:sz w:val="24"/>
          <w:szCs w:val="24"/>
        </w:rPr>
      </w:pPr>
      <w:r w:rsidRPr="00B51D16">
        <w:rPr>
          <w:rFonts w:ascii="Times New Roman" w:hAnsi="Times New Roman" w:cs="Times New Roman"/>
          <w:b/>
          <w:bCs/>
          <w:sz w:val="24"/>
          <w:szCs w:val="24"/>
        </w:rPr>
        <w:t>References</w:t>
      </w:r>
    </w:p>
    <w:p w14:paraId="3A3332C5" w14:textId="77777777" w:rsidR="00B8321E" w:rsidRPr="00B8321E" w:rsidRDefault="000307CF" w:rsidP="00A31691">
      <w:pPr>
        <w:pStyle w:val="Bibliography"/>
        <w:spacing w:line="360" w:lineRule="auto"/>
        <w:jc w:val="both"/>
        <w:rPr>
          <w:rFonts w:ascii="Times New Roman" w:hAnsi="Times New Roman" w:cs="Times New Roman"/>
          <w:sz w:val="24"/>
        </w:rPr>
      </w:pPr>
      <w:r w:rsidRPr="00B51D16">
        <w:rPr>
          <w:sz w:val="24"/>
          <w:szCs w:val="24"/>
        </w:rPr>
        <w:fldChar w:fldCharType="begin"/>
      </w:r>
      <w:r w:rsidRPr="00B51D16">
        <w:rPr>
          <w:sz w:val="24"/>
          <w:szCs w:val="24"/>
        </w:rPr>
        <w:instrText xml:space="preserve"> ADDIN ZOTERO_BIBL {"uncited":[],"omitted":[],"custom":[]} CSL_BIBLIOGRAPHY </w:instrText>
      </w:r>
      <w:r w:rsidRPr="00B51D16">
        <w:rPr>
          <w:sz w:val="24"/>
          <w:szCs w:val="24"/>
        </w:rPr>
        <w:fldChar w:fldCharType="separate"/>
      </w:r>
      <w:r w:rsidR="00B8321E" w:rsidRPr="00B8321E">
        <w:rPr>
          <w:rFonts w:ascii="Times New Roman" w:hAnsi="Times New Roman" w:cs="Times New Roman"/>
          <w:sz w:val="24"/>
        </w:rPr>
        <w:t xml:space="preserve">Adil, M., Singh, Y., &amp; Ansari, Mohd. S. (2022). How financial literacy moderate the association between behaviour biases and investment decision? </w:t>
      </w:r>
      <w:r w:rsidR="00B8321E" w:rsidRPr="00B8321E">
        <w:rPr>
          <w:rFonts w:ascii="Times New Roman" w:hAnsi="Times New Roman" w:cs="Times New Roman"/>
          <w:i/>
          <w:iCs/>
          <w:sz w:val="24"/>
        </w:rPr>
        <w:t>Asian Journal of Accounting Research</w:t>
      </w:r>
      <w:r w:rsidR="00B8321E" w:rsidRPr="00B8321E">
        <w:rPr>
          <w:rFonts w:ascii="Times New Roman" w:hAnsi="Times New Roman" w:cs="Times New Roman"/>
          <w:sz w:val="24"/>
        </w:rPr>
        <w:t xml:space="preserve">, </w:t>
      </w:r>
      <w:r w:rsidR="00B8321E" w:rsidRPr="00B8321E">
        <w:rPr>
          <w:rFonts w:ascii="Times New Roman" w:hAnsi="Times New Roman" w:cs="Times New Roman"/>
          <w:i/>
          <w:iCs/>
          <w:sz w:val="24"/>
        </w:rPr>
        <w:t>7</w:t>
      </w:r>
      <w:r w:rsidR="00B8321E" w:rsidRPr="00B8321E">
        <w:rPr>
          <w:rFonts w:ascii="Times New Roman" w:hAnsi="Times New Roman" w:cs="Times New Roman"/>
          <w:sz w:val="24"/>
        </w:rPr>
        <w:t>(1), 17–30. https://doi.org/10.1108/AJAR-09-2020-0086</w:t>
      </w:r>
    </w:p>
    <w:p w14:paraId="592F7B3E"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t xml:space="preserve">Asandimitra, N., Seno Aji, T., &amp; Achmad Kautsar. (2019). Financial Behavior of Working Women in Investment Decision-Making. </w:t>
      </w:r>
      <w:r w:rsidRPr="00B8321E">
        <w:rPr>
          <w:rFonts w:ascii="Times New Roman" w:hAnsi="Times New Roman" w:cs="Times New Roman"/>
          <w:i/>
          <w:iCs/>
          <w:sz w:val="24"/>
        </w:rPr>
        <w:t>Information Management and Business Review</w:t>
      </w:r>
      <w:r w:rsidRPr="00B8321E">
        <w:rPr>
          <w:rFonts w:ascii="Times New Roman" w:hAnsi="Times New Roman" w:cs="Times New Roman"/>
          <w:sz w:val="24"/>
        </w:rPr>
        <w:t xml:space="preserve">, </w:t>
      </w:r>
      <w:r w:rsidRPr="00B8321E">
        <w:rPr>
          <w:rFonts w:ascii="Times New Roman" w:hAnsi="Times New Roman" w:cs="Times New Roman"/>
          <w:i/>
          <w:iCs/>
          <w:sz w:val="24"/>
        </w:rPr>
        <w:t>11</w:t>
      </w:r>
      <w:r w:rsidRPr="00B8321E">
        <w:rPr>
          <w:rFonts w:ascii="Times New Roman" w:hAnsi="Times New Roman" w:cs="Times New Roman"/>
          <w:sz w:val="24"/>
        </w:rPr>
        <w:t>(2(I)), 10–20. https://doi.org/10.22610/imbr.v11i2(I).2878</w:t>
      </w:r>
    </w:p>
    <w:p w14:paraId="0D97E4E6"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t xml:space="preserve">Badola, S., Sahu, A. K., &amp; Adlakha, A. (2024). A systematic review on behavioral biases affecting individual investment decisions. </w:t>
      </w:r>
      <w:r w:rsidRPr="00B8321E">
        <w:rPr>
          <w:rFonts w:ascii="Times New Roman" w:hAnsi="Times New Roman" w:cs="Times New Roman"/>
          <w:i/>
          <w:iCs/>
          <w:sz w:val="24"/>
        </w:rPr>
        <w:t>Qualitative Research in Financial Markets</w:t>
      </w:r>
      <w:r w:rsidRPr="00B8321E">
        <w:rPr>
          <w:rFonts w:ascii="Times New Roman" w:hAnsi="Times New Roman" w:cs="Times New Roman"/>
          <w:sz w:val="24"/>
        </w:rPr>
        <w:t xml:space="preserve">, </w:t>
      </w:r>
      <w:r w:rsidRPr="00B8321E">
        <w:rPr>
          <w:rFonts w:ascii="Times New Roman" w:hAnsi="Times New Roman" w:cs="Times New Roman"/>
          <w:i/>
          <w:iCs/>
          <w:sz w:val="24"/>
        </w:rPr>
        <w:t>16</w:t>
      </w:r>
      <w:r w:rsidRPr="00B8321E">
        <w:rPr>
          <w:rFonts w:ascii="Times New Roman" w:hAnsi="Times New Roman" w:cs="Times New Roman"/>
          <w:sz w:val="24"/>
        </w:rPr>
        <w:t>(3), 448–476. https://doi.org/10.1108/QRFM-05-2022-0095</w:t>
      </w:r>
    </w:p>
    <w:p w14:paraId="17350A33"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lastRenderedPageBreak/>
        <w:t xml:space="preserve">Baig, U., Hussain, B. M., Davidaviciene, V., &amp; Meidute-Kavaliauskiene, I. (2021). Exploring Investment Behavior of Women Entrepreneur: Some Future Directions. </w:t>
      </w:r>
      <w:r w:rsidRPr="00B8321E">
        <w:rPr>
          <w:rFonts w:ascii="Times New Roman" w:hAnsi="Times New Roman" w:cs="Times New Roman"/>
          <w:i/>
          <w:iCs/>
          <w:sz w:val="24"/>
        </w:rPr>
        <w:t>International Journal of Financial Studies</w:t>
      </w:r>
      <w:r w:rsidRPr="00B8321E">
        <w:rPr>
          <w:rFonts w:ascii="Times New Roman" w:hAnsi="Times New Roman" w:cs="Times New Roman"/>
          <w:sz w:val="24"/>
        </w:rPr>
        <w:t xml:space="preserve">, </w:t>
      </w:r>
      <w:r w:rsidRPr="00B8321E">
        <w:rPr>
          <w:rFonts w:ascii="Times New Roman" w:hAnsi="Times New Roman" w:cs="Times New Roman"/>
          <w:i/>
          <w:iCs/>
          <w:sz w:val="24"/>
        </w:rPr>
        <w:t>9</w:t>
      </w:r>
      <w:r w:rsidRPr="00B8321E">
        <w:rPr>
          <w:rFonts w:ascii="Times New Roman" w:hAnsi="Times New Roman" w:cs="Times New Roman"/>
          <w:sz w:val="24"/>
        </w:rPr>
        <w:t>(2), 20. https://doi.org/10.3390/ijfs9020020</w:t>
      </w:r>
    </w:p>
    <w:p w14:paraId="68D4F44E"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t xml:space="preserve">Balachandra, L., Briggs, T., Eddleston, K., &amp; Brush, C. (2019). Don’t Pitch Like a Girl!: How Gender Stereotypes Influence Investor Decisions. </w:t>
      </w:r>
      <w:r w:rsidRPr="00B8321E">
        <w:rPr>
          <w:rFonts w:ascii="Times New Roman" w:hAnsi="Times New Roman" w:cs="Times New Roman"/>
          <w:i/>
          <w:iCs/>
          <w:sz w:val="24"/>
        </w:rPr>
        <w:t>Entrepreneurship Theory and Practice</w:t>
      </w:r>
      <w:r w:rsidRPr="00B8321E">
        <w:rPr>
          <w:rFonts w:ascii="Times New Roman" w:hAnsi="Times New Roman" w:cs="Times New Roman"/>
          <w:sz w:val="24"/>
        </w:rPr>
        <w:t xml:space="preserve">, </w:t>
      </w:r>
      <w:r w:rsidRPr="00B8321E">
        <w:rPr>
          <w:rFonts w:ascii="Times New Roman" w:hAnsi="Times New Roman" w:cs="Times New Roman"/>
          <w:i/>
          <w:iCs/>
          <w:sz w:val="24"/>
        </w:rPr>
        <w:t>43</w:t>
      </w:r>
      <w:r w:rsidRPr="00B8321E">
        <w:rPr>
          <w:rFonts w:ascii="Times New Roman" w:hAnsi="Times New Roman" w:cs="Times New Roman"/>
          <w:sz w:val="24"/>
        </w:rPr>
        <w:t>(1), 116–137. https://doi.org/10.1177/1042258717728028</w:t>
      </w:r>
    </w:p>
    <w:p w14:paraId="4CAD53DD"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t xml:space="preserve">Barber, B. M., &amp; Odean, T. (2001). </w:t>
      </w:r>
      <w:r w:rsidRPr="00B8321E">
        <w:rPr>
          <w:rFonts w:ascii="Times New Roman" w:hAnsi="Times New Roman" w:cs="Times New Roman"/>
          <w:i/>
          <w:iCs/>
          <w:sz w:val="24"/>
        </w:rPr>
        <w:t>Boys will be Boys: Gender, Overconfidence, and Common Stock Investment</w:t>
      </w:r>
      <w:r w:rsidRPr="00B8321E">
        <w:rPr>
          <w:rFonts w:ascii="Times New Roman" w:hAnsi="Times New Roman" w:cs="Times New Roman"/>
          <w:sz w:val="24"/>
        </w:rPr>
        <w:t>.</w:t>
      </w:r>
    </w:p>
    <w:p w14:paraId="307724F8"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t xml:space="preserve">Baskoro, H. (2024). Behavioral Biases, Financial Literacy, and Investment Decisions: A Study on Women Entrepreneurs. </w:t>
      </w:r>
      <w:r w:rsidRPr="00B8321E">
        <w:rPr>
          <w:rFonts w:ascii="Times New Roman" w:hAnsi="Times New Roman" w:cs="Times New Roman"/>
          <w:i/>
          <w:iCs/>
          <w:sz w:val="24"/>
        </w:rPr>
        <w:t>Journal of Advanced Research in Social Sciences and Humanities</w:t>
      </w:r>
      <w:r w:rsidRPr="00B8321E">
        <w:rPr>
          <w:rFonts w:ascii="Times New Roman" w:hAnsi="Times New Roman" w:cs="Times New Roman"/>
          <w:sz w:val="24"/>
        </w:rPr>
        <w:t xml:space="preserve">, </w:t>
      </w:r>
      <w:r w:rsidRPr="00B8321E">
        <w:rPr>
          <w:rFonts w:ascii="Times New Roman" w:hAnsi="Times New Roman" w:cs="Times New Roman"/>
          <w:i/>
          <w:iCs/>
          <w:sz w:val="24"/>
        </w:rPr>
        <w:t>9</w:t>
      </w:r>
      <w:r w:rsidRPr="00B8321E">
        <w:rPr>
          <w:rFonts w:ascii="Times New Roman" w:hAnsi="Times New Roman" w:cs="Times New Roman"/>
          <w:sz w:val="24"/>
        </w:rPr>
        <w:t>(3). https://doi.org/10.26500/JARSSH-09-2024-0304</w:t>
      </w:r>
    </w:p>
    <w:p w14:paraId="65D21635"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t xml:space="preserve">Bihari, A., Dash, M., Kar, S. K., Muduli, K., Kumar, A., &amp; Luthra, S. (2022). Exploring behavioural bias affecting investment decision-making: A network cluster based conceptual analysis for future research. </w:t>
      </w:r>
      <w:r w:rsidRPr="00B8321E">
        <w:rPr>
          <w:rFonts w:ascii="Times New Roman" w:hAnsi="Times New Roman" w:cs="Times New Roman"/>
          <w:i/>
          <w:iCs/>
          <w:sz w:val="24"/>
        </w:rPr>
        <w:t>International Journal of Industrial Engineering and Operations Management</w:t>
      </w:r>
      <w:r w:rsidRPr="00B8321E">
        <w:rPr>
          <w:rFonts w:ascii="Times New Roman" w:hAnsi="Times New Roman" w:cs="Times New Roman"/>
          <w:sz w:val="24"/>
        </w:rPr>
        <w:t xml:space="preserve">, </w:t>
      </w:r>
      <w:r w:rsidRPr="00B8321E">
        <w:rPr>
          <w:rFonts w:ascii="Times New Roman" w:hAnsi="Times New Roman" w:cs="Times New Roman"/>
          <w:i/>
          <w:iCs/>
          <w:sz w:val="24"/>
        </w:rPr>
        <w:t>4</w:t>
      </w:r>
      <w:r w:rsidRPr="00B8321E">
        <w:rPr>
          <w:rFonts w:ascii="Times New Roman" w:hAnsi="Times New Roman" w:cs="Times New Roman"/>
          <w:sz w:val="24"/>
        </w:rPr>
        <w:t>(1/2), 19–43. https://doi.org/10.1108/IJIEOM-08-2022-0033</w:t>
      </w:r>
    </w:p>
    <w:p w14:paraId="47AAE078"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t xml:space="preserve">Busenitz, L. W., &amp; Barney, J. B. (1997). Differences between entrepreneurs and managers in large organizations: Biases and heuristics in strategic decision-making. </w:t>
      </w:r>
      <w:r w:rsidRPr="00B8321E">
        <w:rPr>
          <w:rFonts w:ascii="Times New Roman" w:hAnsi="Times New Roman" w:cs="Times New Roman"/>
          <w:i/>
          <w:iCs/>
          <w:sz w:val="24"/>
        </w:rPr>
        <w:t>Journal of Business Venturing</w:t>
      </w:r>
      <w:r w:rsidRPr="00B8321E">
        <w:rPr>
          <w:rFonts w:ascii="Times New Roman" w:hAnsi="Times New Roman" w:cs="Times New Roman"/>
          <w:sz w:val="24"/>
        </w:rPr>
        <w:t xml:space="preserve">, </w:t>
      </w:r>
      <w:r w:rsidRPr="00B8321E">
        <w:rPr>
          <w:rFonts w:ascii="Times New Roman" w:hAnsi="Times New Roman" w:cs="Times New Roman"/>
          <w:i/>
          <w:iCs/>
          <w:sz w:val="24"/>
        </w:rPr>
        <w:t>12</w:t>
      </w:r>
      <w:r w:rsidRPr="00B8321E">
        <w:rPr>
          <w:rFonts w:ascii="Times New Roman" w:hAnsi="Times New Roman" w:cs="Times New Roman"/>
          <w:sz w:val="24"/>
        </w:rPr>
        <w:t>(1), 9–30. https://doi.org/10.1016/S0883-9026(96)00003-1</w:t>
      </w:r>
    </w:p>
    <w:p w14:paraId="0172470C"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t xml:space="preserve">Dhungana, B. R., Bhandari, S., Ojha, D., &amp; Sharma, L. K. (2022). Effect of Cognitive Biases on Investment Decision Making: A Case of Pokhara Valley, Nepal. </w:t>
      </w:r>
      <w:r w:rsidRPr="00B8321E">
        <w:rPr>
          <w:rFonts w:ascii="Times New Roman" w:hAnsi="Times New Roman" w:cs="Times New Roman"/>
          <w:i/>
          <w:iCs/>
          <w:sz w:val="24"/>
        </w:rPr>
        <w:t>Quest Journal of Management and Social Sciences</w:t>
      </w:r>
      <w:r w:rsidRPr="00B8321E">
        <w:rPr>
          <w:rFonts w:ascii="Times New Roman" w:hAnsi="Times New Roman" w:cs="Times New Roman"/>
          <w:sz w:val="24"/>
        </w:rPr>
        <w:t xml:space="preserve">, </w:t>
      </w:r>
      <w:r w:rsidRPr="00B8321E">
        <w:rPr>
          <w:rFonts w:ascii="Times New Roman" w:hAnsi="Times New Roman" w:cs="Times New Roman"/>
          <w:i/>
          <w:iCs/>
          <w:sz w:val="24"/>
        </w:rPr>
        <w:t>4</w:t>
      </w:r>
      <w:r w:rsidRPr="00B8321E">
        <w:rPr>
          <w:rFonts w:ascii="Times New Roman" w:hAnsi="Times New Roman" w:cs="Times New Roman"/>
          <w:sz w:val="24"/>
        </w:rPr>
        <w:t>(1), 71–84. https://doi.org/10.3126/qjmss.v4i1.45868</w:t>
      </w:r>
    </w:p>
    <w:p w14:paraId="181C369B"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t xml:space="preserve">Dinthuingam Gonmei, H B Hrangtung, &amp; Dr. Kh. Tomba Singh. (2024). A GENDER-CENTRIC ANALYSIS OF COGNITIVE BIASES IN INVESTMENT. </w:t>
      </w:r>
      <w:r w:rsidRPr="00B8321E">
        <w:rPr>
          <w:rFonts w:ascii="Times New Roman" w:hAnsi="Times New Roman" w:cs="Times New Roman"/>
          <w:i/>
          <w:iCs/>
          <w:sz w:val="24"/>
        </w:rPr>
        <w:t>EPRA International Journal of Multidisciplinary Research (IJMR)</w:t>
      </w:r>
      <w:r w:rsidRPr="00B8321E">
        <w:rPr>
          <w:rFonts w:ascii="Times New Roman" w:hAnsi="Times New Roman" w:cs="Times New Roman"/>
          <w:sz w:val="24"/>
        </w:rPr>
        <w:t>, 96–99. https://doi.org/10.36713/epra19341</w:t>
      </w:r>
    </w:p>
    <w:p w14:paraId="0D67A856"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t xml:space="preserve">Gayathir, R., &amp; Sathya, N. (2024). Behavioral Biases in Investment Decisions: An ExtensiveLiterature Review and Pathways for Future Research. </w:t>
      </w:r>
      <w:r w:rsidRPr="00B8321E">
        <w:rPr>
          <w:rFonts w:ascii="Times New Roman" w:hAnsi="Times New Roman" w:cs="Times New Roman"/>
          <w:i/>
          <w:iCs/>
          <w:sz w:val="24"/>
        </w:rPr>
        <w:t>Journal of Information and Organizational Sciences</w:t>
      </w:r>
      <w:r w:rsidRPr="00B8321E">
        <w:rPr>
          <w:rFonts w:ascii="Times New Roman" w:hAnsi="Times New Roman" w:cs="Times New Roman"/>
          <w:sz w:val="24"/>
        </w:rPr>
        <w:t xml:space="preserve">, </w:t>
      </w:r>
      <w:r w:rsidRPr="00B8321E">
        <w:rPr>
          <w:rFonts w:ascii="Times New Roman" w:hAnsi="Times New Roman" w:cs="Times New Roman"/>
          <w:i/>
          <w:iCs/>
          <w:sz w:val="24"/>
        </w:rPr>
        <w:t>48</w:t>
      </w:r>
      <w:r w:rsidRPr="00B8321E">
        <w:rPr>
          <w:rFonts w:ascii="Times New Roman" w:hAnsi="Times New Roman" w:cs="Times New Roman"/>
          <w:sz w:val="24"/>
        </w:rPr>
        <w:t>(1), 117–131. https://doi.org/10.31341/jios.48.1.6</w:t>
      </w:r>
    </w:p>
    <w:p w14:paraId="5CB1A9EB"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t xml:space="preserve">Gurung, R., Kumar Dahal, R., Ghimire, B., &amp; Koirala, N. (2024). Unraveling behavioral biases in decision making: A study of Nepalese investors. </w:t>
      </w:r>
      <w:r w:rsidRPr="00B8321E">
        <w:rPr>
          <w:rFonts w:ascii="Times New Roman" w:hAnsi="Times New Roman" w:cs="Times New Roman"/>
          <w:i/>
          <w:iCs/>
          <w:sz w:val="24"/>
        </w:rPr>
        <w:t>Investment Management and Financial Innovations</w:t>
      </w:r>
      <w:r w:rsidRPr="00B8321E">
        <w:rPr>
          <w:rFonts w:ascii="Times New Roman" w:hAnsi="Times New Roman" w:cs="Times New Roman"/>
          <w:sz w:val="24"/>
        </w:rPr>
        <w:t xml:space="preserve">, </w:t>
      </w:r>
      <w:r w:rsidRPr="00B8321E">
        <w:rPr>
          <w:rFonts w:ascii="Times New Roman" w:hAnsi="Times New Roman" w:cs="Times New Roman"/>
          <w:i/>
          <w:iCs/>
          <w:sz w:val="24"/>
        </w:rPr>
        <w:t>21</w:t>
      </w:r>
      <w:r w:rsidRPr="00B8321E">
        <w:rPr>
          <w:rFonts w:ascii="Times New Roman" w:hAnsi="Times New Roman" w:cs="Times New Roman"/>
          <w:sz w:val="24"/>
        </w:rPr>
        <w:t>(1), 25–37. https://doi.org/10.21511/imfi.21(1).2024.03</w:t>
      </w:r>
    </w:p>
    <w:p w14:paraId="26D0872F"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lastRenderedPageBreak/>
        <w:t xml:space="preserve">Iram, T. (2021). </w:t>
      </w:r>
      <w:r w:rsidRPr="00B8321E">
        <w:rPr>
          <w:rFonts w:ascii="Times New Roman" w:hAnsi="Times New Roman" w:cs="Times New Roman"/>
          <w:i/>
          <w:iCs/>
          <w:sz w:val="24"/>
        </w:rPr>
        <w:t>A Financial Literate Woman Can breaks the Boundaries of Biasness through Better Understanding of Investment Decisions</w:t>
      </w:r>
      <w:r w:rsidRPr="00B8321E">
        <w:rPr>
          <w:rFonts w:ascii="Times New Roman" w:hAnsi="Times New Roman" w:cs="Times New Roman"/>
          <w:sz w:val="24"/>
        </w:rPr>
        <w:t xml:space="preserve">. </w:t>
      </w:r>
      <w:r w:rsidRPr="00B8321E">
        <w:rPr>
          <w:rFonts w:ascii="Times New Roman" w:hAnsi="Times New Roman" w:cs="Times New Roman"/>
          <w:i/>
          <w:iCs/>
          <w:sz w:val="24"/>
        </w:rPr>
        <w:t>8</w:t>
      </w:r>
      <w:r w:rsidRPr="00B8321E">
        <w:rPr>
          <w:rFonts w:ascii="Times New Roman" w:hAnsi="Times New Roman" w:cs="Times New Roman"/>
          <w:sz w:val="24"/>
        </w:rPr>
        <w:t>. https://doi.org/10.36648/2393-8854.21.s2.005</w:t>
      </w:r>
    </w:p>
    <w:p w14:paraId="28DED9F6"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t xml:space="preserve">Iram, T., Bilal, A. R., &amp; Ahmad, Z. (2023). Investigating The Mediating Role of Financial Literacy on The Relationship Between Women Entrepreneurs’ Behavioral Biases and Investment Decision Making. </w:t>
      </w:r>
      <w:r w:rsidRPr="00B8321E">
        <w:rPr>
          <w:rFonts w:ascii="Times New Roman" w:hAnsi="Times New Roman" w:cs="Times New Roman"/>
          <w:i/>
          <w:iCs/>
          <w:sz w:val="24"/>
        </w:rPr>
        <w:t>Gadjah Mada International Journal of Business</w:t>
      </w:r>
      <w:r w:rsidRPr="00B8321E">
        <w:rPr>
          <w:rFonts w:ascii="Times New Roman" w:hAnsi="Times New Roman" w:cs="Times New Roman"/>
          <w:sz w:val="24"/>
        </w:rPr>
        <w:t xml:space="preserve">, </w:t>
      </w:r>
      <w:r w:rsidRPr="00B8321E">
        <w:rPr>
          <w:rFonts w:ascii="Times New Roman" w:hAnsi="Times New Roman" w:cs="Times New Roman"/>
          <w:i/>
          <w:iCs/>
          <w:sz w:val="24"/>
        </w:rPr>
        <w:t>25</w:t>
      </w:r>
      <w:r w:rsidRPr="00B8321E">
        <w:rPr>
          <w:rFonts w:ascii="Times New Roman" w:hAnsi="Times New Roman" w:cs="Times New Roman"/>
          <w:sz w:val="24"/>
        </w:rPr>
        <w:t>(1), 93. https://doi.org/10.22146/gamaijb.65457</w:t>
      </w:r>
    </w:p>
    <w:p w14:paraId="085C7B93"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t xml:space="preserve">Kahneman, D., &amp; Tversky, A. (1979). Prospect Theory: An Analysis of Decision under Risk. </w:t>
      </w:r>
      <w:r w:rsidRPr="00B8321E">
        <w:rPr>
          <w:rFonts w:ascii="Times New Roman" w:hAnsi="Times New Roman" w:cs="Times New Roman"/>
          <w:i/>
          <w:iCs/>
          <w:sz w:val="24"/>
        </w:rPr>
        <w:t>Econometrica</w:t>
      </w:r>
      <w:r w:rsidRPr="00B8321E">
        <w:rPr>
          <w:rFonts w:ascii="Times New Roman" w:hAnsi="Times New Roman" w:cs="Times New Roman"/>
          <w:sz w:val="24"/>
        </w:rPr>
        <w:t xml:space="preserve">, </w:t>
      </w:r>
      <w:r w:rsidRPr="00B8321E">
        <w:rPr>
          <w:rFonts w:ascii="Times New Roman" w:hAnsi="Times New Roman" w:cs="Times New Roman"/>
          <w:i/>
          <w:iCs/>
          <w:sz w:val="24"/>
        </w:rPr>
        <w:t>47</w:t>
      </w:r>
      <w:r w:rsidRPr="00B8321E">
        <w:rPr>
          <w:rFonts w:ascii="Times New Roman" w:hAnsi="Times New Roman" w:cs="Times New Roman"/>
          <w:sz w:val="24"/>
        </w:rPr>
        <w:t>(2), 263. https://doi.org/10.2307/1914185</w:t>
      </w:r>
    </w:p>
    <w:p w14:paraId="5EFD7BA2"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t xml:space="preserve">Kappal, J. M., &amp; Rastogi, S. (2020). Investment behaviour of women entrepreneurs. </w:t>
      </w:r>
      <w:r w:rsidRPr="00B8321E">
        <w:rPr>
          <w:rFonts w:ascii="Times New Roman" w:hAnsi="Times New Roman" w:cs="Times New Roman"/>
          <w:i/>
          <w:iCs/>
          <w:sz w:val="24"/>
        </w:rPr>
        <w:t>Qualitative Research in Financial Markets</w:t>
      </w:r>
      <w:r w:rsidRPr="00B8321E">
        <w:rPr>
          <w:rFonts w:ascii="Times New Roman" w:hAnsi="Times New Roman" w:cs="Times New Roman"/>
          <w:sz w:val="24"/>
        </w:rPr>
        <w:t xml:space="preserve">, </w:t>
      </w:r>
      <w:r w:rsidRPr="00B8321E">
        <w:rPr>
          <w:rFonts w:ascii="Times New Roman" w:hAnsi="Times New Roman" w:cs="Times New Roman"/>
          <w:i/>
          <w:iCs/>
          <w:sz w:val="24"/>
        </w:rPr>
        <w:t>12</w:t>
      </w:r>
      <w:r w:rsidRPr="00B8321E">
        <w:rPr>
          <w:rFonts w:ascii="Times New Roman" w:hAnsi="Times New Roman" w:cs="Times New Roman"/>
          <w:sz w:val="24"/>
        </w:rPr>
        <w:t>(4), 485–504. https://doi.org/10.1108/QRFM-04-2020-0053</w:t>
      </w:r>
    </w:p>
    <w:p w14:paraId="3D7CEFC3"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t xml:space="preserve">Kumar, S., &amp; Goyal, N. (2015). Behavioural biases in investment decision making – a systematic literature review. </w:t>
      </w:r>
      <w:r w:rsidRPr="00B8321E">
        <w:rPr>
          <w:rFonts w:ascii="Times New Roman" w:hAnsi="Times New Roman" w:cs="Times New Roman"/>
          <w:i/>
          <w:iCs/>
          <w:sz w:val="24"/>
        </w:rPr>
        <w:t>Qualitative Research in Financial Markets</w:t>
      </w:r>
      <w:r w:rsidRPr="00B8321E">
        <w:rPr>
          <w:rFonts w:ascii="Times New Roman" w:hAnsi="Times New Roman" w:cs="Times New Roman"/>
          <w:sz w:val="24"/>
        </w:rPr>
        <w:t xml:space="preserve">, </w:t>
      </w:r>
      <w:r w:rsidRPr="00B8321E">
        <w:rPr>
          <w:rFonts w:ascii="Times New Roman" w:hAnsi="Times New Roman" w:cs="Times New Roman"/>
          <w:i/>
          <w:iCs/>
          <w:sz w:val="24"/>
        </w:rPr>
        <w:t>7</w:t>
      </w:r>
      <w:r w:rsidRPr="00B8321E">
        <w:rPr>
          <w:rFonts w:ascii="Times New Roman" w:hAnsi="Times New Roman" w:cs="Times New Roman"/>
          <w:sz w:val="24"/>
        </w:rPr>
        <w:t>(1), 88–108. https://doi.org/10.1108/QRFM-07-2014-0022</w:t>
      </w:r>
    </w:p>
    <w:p w14:paraId="7D06D39E"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t xml:space="preserve">N, S. (2021). Decision Making Behaviour of Women Entrepreneurs. </w:t>
      </w:r>
      <w:r w:rsidRPr="00B8321E">
        <w:rPr>
          <w:rFonts w:ascii="Times New Roman" w:hAnsi="Times New Roman" w:cs="Times New Roman"/>
          <w:i/>
          <w:iCs/>
          <w:sz w:val="24"/>
        </w:rPr>
        <w:t>International Journal of Social Sciences</w:t>
      </w:r>
      <w:r w:rsidRPr="00B8321E">
        <w:rPr>
          <w:rFonts w:ascii="Times New Roman" w:hAnsi="Times New Roman" w:cs="Times New Roman"/>
          <w:sz w:val="24"/>
        </w:rPr>
        <w:t xml:space="preserve">, </w:t>
      </w:r>
      <w:r w:rsidRPr="00B8321E">
        <w:rPr>
          <w:rFonts w:ascii="Times New Roman" w:hAnsi="Times New Roman" w:cs="Times New Roman"/>
          <w:i/>
          <w:iCs/>
          <w:sz w:val="24"/>
        </w:rPr>
        <w:t>10</w:t>
      </w:r>
      <w:r w:rsidRPr="00B8321E">
        <w:rPr>
          <w:rFonts w:ascii="Times New Roman" w:hAnsi="Times New Roman" w:cs="Times New Roman"/>
          <w:sz w:val="24"/>
        </w:rPr>
        <w:t>(4). https://doi.org/10.46852/2249-6637.04.2021.8</w:t>
      </w:r>
    </w:p>
    <w:p w14:paraId="09F1550E"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t xml:space="preserve">Noch, M. Y., &amp; Rumasukun, M. R. (2024). Understanding Human Behavior in Finance: A Qualitative Study on Cognitive Biases and Decision-making in Investment Practices. </w:t>
      </w:r>
      <w:r w:rsidRPr="00B8321E">
        <w:rPr>
          <w:rFonts w:ascii="Times New Roman" w:hAnsi="Times New Roman" w:cs="Times New Roman"/>
          <w:i/>
          <w:iCs/>
          <w:sz w:val="24"/>
        </w:rPr>
        <w:t>Golden Ratio of Finance Management</w:t>
      </w:r>
      <w:r w:rsidRPr="00B8321E">
        <w:rPr>
          <w:rFonts w:ascii="Times New Roman" w:hAnsi="Times New Roman" w:cs="Times New Roman"/>
          <w:sz w:val="24"/>
        </w:rPr>
        <w:t xml:space="preserve">, </w:t>
      </w:r>
      <w:r w:rsidRPr="00B8321E">
        <w:rPr>
          <w:rFonts w:ascii="Times New Roman" w:hAnsi="Times New Roman" w:cs="Times New Roman"/>
          <w:i/>
          <w:iCs/>
          <w:sz w:val="24"/>
        </w:rPr>
        <w:t>4</w:t>
      </w:r>
      <w:r w:rsidRPr="00B8321E">
        <w:rPr>
          <w:rFonts w:ascii="Times New Roman" w:hAnsi="Times New Roman" w:cs="Times New Roman"/>
          <w:sz w:val="24"/>
        </w:rPr>
        <w:t>(1), 24–34. https://doi.org/10.52970/grfm.v4i1.462</w:t>
      </w:r>
    </w:p>
    <w:p w14:paraId="0A58A8EB"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t xml:space="preserve">Panja, S. (2023). Effect of Behavioural Biases on the Financial Decisions of Rural Women Micro-entrepreneurs: A Scale Development Approach. </w:t>
      </w:r>
      <w:r w:rsidRPr="00B8321E">
        <w:rPr>
          <w:rFonts w:ascii="Times New Roman" w:hAnsi="Times New Roman" w:cs="Times New Roman"/>
          <w:i/>
          <w:iCs/>
          <w:sz w:val="24"/>
        </w:rPr>
        <w:t>Vision: The Journal of Business Perspective</w:t>
      </w:r>
      <w:r w:rsidRPr="00B8321E">
        <w:rPr>
          <w:rFonts w:ascii="Times New Roman" w:hAnsi="Times New Roman" w:cs="Times New Roman"/>
          <w:sz w:val="24"/>
        </w:rPr>
        <w:t>, 09722629231182835. https://doi.org/10.1177/09722629231182835</w:t>
      </w:r>
    </w:p>
    <w:p w14:paraId="06550702"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t xml:space="preserve">Qamar, A., Lodhi, S. L., &amp; Jinnah University for Women. (2023). IMPACT OF BEHAVIORAL BIASES ON WOMEN ENTREPRENEURS INVESTMENT DECISION. </w:t>
      </w:r>
      <w:r w:rsidRPr="00B8321E">
        <w:rPr>
          <w:rFonts w:ascii="Times New Roman" w:hAnsi="Times New Roman" w:cs="Times New Roman"/>
          <w:i/>
          <w:iCs/>
          <w:sz w:val="24"/>
        </w:rPr>
        <w:t>Pakistan Journal of Social Research</w:t>
      </w:r>
      <w:r w:rsidRPr="00B8321E">
        <w:rPr>
          <w:rFonts w:ascii="Times New Roman" w:hAnsi="Times New Roman" w:cs="Times New Roman"/>
          <w:sz w:val="24"/>
        </w:rPr>
        <w:t xml:space="preserve">, </w:t>
      </w:r>
      <w:r w:rsidRPr="00B8321E">
        <w:rPr>
          <w:rFonts w:ascii="Times New Roman" w:hAnsi="Times New Roman" w:cs="Times New Roman"/>
          <w:i/>
          <w:iCs/>
          <w:sz w:val="24"/>
        </w:rPr>
        <w:t>05</w:t>
      </w:r>
      <w:r w:rsidRPr="00B8321E">
        <w:rPr>
          <w:rFonts w:ascii="Times New Roman" w:hAnsi="Times New Roman" w:cs="Times New Roman"/>
          <w:sz w:val="24"/>
        </w:rPr>
        <w:t>(01), 455–465. https://doi.org/10.52567/pjsr.v5i01.921</w:t>
      </w:r>
    </w:p>
    <w:p w14:paraId="06FA7DB8"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t xml:space="preserve">Rajput, V. B., &amp; Samdariya, P. (2024). A STUDY OF BEHAVIOURAL FINANCE AND ITS IMPACT ON INVESTMENT DECISION OF WOMEN MICRO ENTREPRENEUR- A PILOT STUDY. </w:t>
      </w:r>
      <w:r w:rsidRPr="00B8321E">
        <w:rPr>
          <w:rFonts w:ascii="Times New Roman" w:hAnsi="Times New Roman" w:cs="Times New Roman"/>
          <w:i/>
          <w:iCs/>
          <w:sz w:val="24"/>
        </w:rPr>
        <w:t>ShodhKosh: Journal of Visual and Performing Arts</w:t>
      </w:r>
      <w:r w:rsidRPr="00B8321E">
        <w:rPr>
          <w:rFonts w:ascii="Times New Roman" w:hAnsi="Times New Roman" w:cs="Times New Roman"/>
          <w:sz w:val="24"/>
        </w:rPr>
        <w:t xml:space="preserve">, </w:t>
      </w:r>
      <w:r w:rsidRPr="00B8321E">
        <w:rPr>
          <w:rFonts w:ascii="Times New Roman" w:hAnsi="Times New Roman" w:cs="Times New Roman"/>
          <w:i/>
          <w:iCs/>
          <w:sz w:val="24"/>
        </w:rPr>
        <w:t>5</w:t>
      </w:r>
      <w:r w:rsidRPr="00B8321E">
        <w:rPr>
          <w:rFonts w:ascii="Times New Roman" w:hAnsi="Times New Roman" w:cs="Times New Roman"/>
          <w:sz w:val="24"/>
        </w:rPr>
        <w:t>(6). https://doi.org/10.29121/shodhkosh.v5.i6.2024.4140</w:t>
      </w:r>
    </w:p>
    <w:p w14:paraId="52B5B2D7"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t xml:space="preserve">Seth, V., &amp; Kumar, S. (2020). </w:t>
      </w:r>
      <w:r w:rsidRPr="00B8321E">
        <w:rPr>
          <w:rFonts w:ascii="Times New Roman" w:hAnsi="Times New Roman" w:cs="Times New Roman"/>
          <w:i/>
          <w:iCs/>
          <w:sz w:val="24"/>
        </w:rPr>
        <w:t>A Study of Effect of Behavioural Biases on Investment Decisions</w:t>
      </w:r>
      <w:r w:rsidRPr="00B8321E">
        <w:rPr>
          <w:rFonts w:ascii="Times New Roman" w:hAnsi="Times New Roman" w:cs="Times New Roman"/>
          <w:sz w:val="24"/>
        </w:rPr>
        <w:t>.</w:t>
      </w:r>
    </w:p>
    <w:p w14:paraId="1F9AC863"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lastRenderedPageBreak/>
        <w:t xml:space="preserve">Sharma, M., &amp; Kota, H. B. (2019). </w:t>
      </w:r>
      <w:r w:rsidRPr="00B8321E">
        <w:rPr>
          <w:rFonts w:ascii="Times New Roman" w:hAnsi="Times New Roman" w:cs="Times New Roman"/>
          <w:i/>
          <w:iCs/>
          <w:sz w:val="24"/>
        </w:rPr>
        <w:t>The Role of Working Women in Investment Decision Making in the Family in India</w:t>
      </w:r>
      <w:r w:rsidRPr="00B8321E">
        <w:rPr>
          <w:rFonts w:ascii="Times New Roman" w:hAnsi="Times New Roman" w:cs="Times New Roman"/>
          <w:sz w:val="24"/>
        </w:rPr>
        <w:t xml:space="preserve">. </w:t>
      </w:r>
      <w:r w:rsidRPr="00B8321E">
        <w:rPr>
          <w:rFonts w:ascii="Times New Roman" w:hAnsi="Times New Roman" w:cs="Times New Roman"/>
          <w:i/>
          <w:iCs/>
          <w:sz w:val="24"/>
        </w:rPr>
        <w:t>13</w:t>
      </w:r>
      <w:r w:rsidRPr="00B8321E">
        <w:rPr>
          <w:rFonts w:ascii="Times New Roman" w:hAnsi="Times New Roman" w:cs="Times New Roman"/>
          <w:sz w:val="24"/>
        </w:rPr>
        <w:t>(3).</w:t>
      </w:r>
    </w:p>
    <w:p w14:paraId="10062F1F"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t xml:space="preserve">Sharma, Y. (2013). Women Entrepreneur In India. </w:t>
      </w:r>
      <w:r w:rsidRPr="00B8321E">
        <w:rPr>
          <w:rFonts w:ascii="Times New Roman" w:hAnsi="Times New Roman" w:cs="Times New Roman"/>
          <w:i/>
          <w:iCs/>
          <w:sz w:val="24"/>
        </w:rPr>
        <w:t>IOSR Journal of Business and Management</w:t>
      </w:r>
      <w:r w:rsidRPr="00B8321E">
        <w:rPr>
          <w:rFonts w:ascii="Times New Roman" w:hAnsi="Times New Roman" w:cs="Times New Roman"/>
          <w:sz w:val="24"/>
        </w:rPr>
        <w:t xml:space="preserve">, </w:t>
      </w:r>
      <w:r w:rsidRPr="00B8321E">
        <w:rPr>
          <w:rFonts w:ascii="Times New Roman" w:hAnsi="Times New Roman" w:cs="Times New Roman"/>
          <w:i/>
          <w:iCs/>
          <w:sz w:val="24"/>
        </w:rPr>
        <w:t>15</w:t>
      </w:r>
      <w:r w:rsidRPr="00B8321E">
        <w:rPr>
          <w:rFonts w:ascii="Times New Roman" w:hAnsi="Times New Roman" w:cs="Times New Roman"/>
          <w:sz w:val="24"/>
        </w:rPr>
        <w:t>(3), 09–14. https://doi.org/10.9790/487X-1530914</w:t>
      </w:r>
    </w:p>
    <w:p w14:paraId="584A71BB"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t xml:space="preserve">Vinita Sharma, Manish Kumar Ravishchandra Pathak. (2025). INFLUENCE OF BEHAVIOURAL BIASES ON INVESTMENT DECISION OF INVESTORS FROM SURAT CITY. </w:t>
      </w:r>
      <w:r w:rsidRPr="00B8321E">
        <w:rPr>
          <w:rFonts w:ascii="Times New Roman" w:hAnsi="Times New Roman" w:cs="Times New Roman"/>
          <w:i/>
          <w:iCs/>
          <w:sz w:val="24"/>
        </w:rPr>
        <w:t>Journal of Informatics Education and Research</w:t>
      </w:r>
      <w:r w:rsidRPr="00B8321E">
        <w:rPr>
          <w:rFonts w:ascii="Times New Roman" w:hAnsi="Times New Roman" w:cs="Times New Roman"/>
          <w:sz w:val="24"/>
        </w:rPr>
        <w:t xml:space="preserve">, </w:t>
      </w:r>
      <w:r w:rsidRPr="00B8321E">
        <w:rPr>
          <w:rFonts w:ascii="Times New Roman" w:hAnsi="Times New Roman" w:cs="Times New Roman"/>
          <w:i/>
          <w:iCs/>
          <w:sz w:val="24"/>
        </w:rPr>
        <w:t>5</w:t>
      </w:r>
      <w:r w:rsidRPr="00B8321E">
        <w:rPr>
          <w:rFonts w:ascii="Times New Roman" w:hAnsi="Times New Roman" w:cs="Times New Roman"/>
          <w:sz w:val="24"/>
        </w:rPr>
        <w:t>(1). https://doi.org/10.52783/jier.v5i1.2173</w:t>
      </w:r>
    </w:p>
    <w:p w14:paraId="3AF9F8FD" w14:textId="77777777" w:rsidR="00B8321E" w:rsidRPr="00B8321E" w:rsidRDefault="00B8321E" w:rsidP="00A31691">
      <w:pPr>
        <w:pStyle w:val="Bibliography"/>
        <w:spacing w:line="360" w:lineRule="auto"/>
        <w:jc w:val="both"/>
        <w:rPr>
          <w:rFonts w:ascii="Times New Roman" w:hAnsi="Times New Roman" w:cs="Times New Roman"/>
          <w:sz w:val="24"/>
        </w:rPr>
      </w:pPr>
      <w:r w:rsidRPr="00B8321E">
        <w:rPr>
          <w:rFonts w:ascii="Times New Roman" w:hAnsi="Times New Roman" w:cs="Times New Roman"/>
          <w:sz w:val="24"/>
        </w:rPr>
        <w:t xml:space="preserve">Wijayanti, R., Hatta, M., &amp; Bhayangkari, A. D. (2024). </w:t>
      </w:r>
      <w:r w:rsidRPr="00B8321E">
        <w:rPr>
          <w:rFonts w:ascii="Times New Roman" w:hAnsi="Times New Roman" w:cs="Times New Roman"/>
          <w:i/>
          <w:iCs/>
          <w:sz w:val="24"/>
        </w:rPr>
        <w:t>Financial literacy on behavioral biases and risk avoidance towards investment decisions</w:t>
      </w:r>
      <w:r w:rsidRPr="00B8321E">
        <w:rPr>
          <w:rFonts w:ascii="Times New Roman" w:hAnsi="Times New Roman" w:cs="Times New Roman"/>
          <w:sz w:val="24"/>
        </w:rPr>
        <w:t>.</w:t>
      </w:r>
    </w:p>
    <w:p w14:paraId="28592737" w14:textId="46D29C85" w:rsidR="005673EA" w:rsidRPr="00B51D16" w:rsidRDefault="000307CF" w:rsidP="00A31691">
      <w:pPr>
        <w:jc w:val="both"/>
        <w:rPr>
          <w:rFonts w:ascii="Times New Roman" w:hAnsi="Times New Roman" w:cs="Times New Roman"/>
          <w:sz w:val="24"/>
          <w:szCs w:val="24"/>
        </w:rPr>
      </w:pPr>
      <w:r w:rsidRPr="00B51D16">
        <w:rPr>
          <w:rFonts w:ascii="Times New Roman" w:hAnsi="Times New Roman" w:cs="Times New Roman"/>
          <w:b/>
          <w:bCs/>
          <w:sz w:val="24"/>
          <w:szCs w:val="24"/>
        </w:rPr>
        <w:fldChar w:fldCharType="end"/>
      </w:r>
    </w:p>
    <w:p w14:paraId="2858A584" w14:textId="77777777" w:rsidR="005673EA" w:rsidRPr="00B51D16" w:rsidRDefault="005673EA" w:rsidP="00A31691">
      <w:pPr>
        <w:jc w:val="both"/>
        <w:rPr>
          <w:rFonts w:ascii="Times New Roman" w:hAnsi="Times New Roman" w:cs="Times New Roman"/>
          <w:sz w:val="24"/>
          <w:szCs w:val="24"/>
        </w:rPr>
      </w:pPr>
    </w:p>
    <w:p w14:paraId="05608478" w14:textId="77777777" w:rsidR="008A6573" w:rsidRPr="00B51D16" w:rsidRDefault="008A6573" w:rsidP="00A31691">
      <w:pPr>
        <w:jc w:val="both"/>
        <w:rPr>
          <w:rFonts w:ascii="Times New Roman" w:hAnsi="Times New Roman" w:cs="Times New Roman"/>
          <w:sz w:val="24"/>
          <w:szCs w:val="24"/>
        </w:rPr>
      </w:pPr>
    </w:p>
    <w:p w14:paraId="53BE5339" w14:textId="77777777" w:rsidR="00672B4A" w:rsidRPr="00B51D16" w:rsidRDefault="00672B4A" w:rsidP="00A31691">
      <w:pPr>
        <w:jc w:val="both"/>
        <w:rPr>
          <w:rFonts w:ascii="Times New Roman" w:hAnsi="Times New Roman" w:cs="Times New Roman"/>
          <w:sz w:val="24"/>
          <w:szCs w:val="24"/>
        </w:rPr>
      </w:pPr>
    </w:p>
    <w:p w14:paraId="2779BD06" w14:textId="77777777" w:rsidR="00C44743" w:rsidRDefault="00C44743" w:rsidP="00A31691">
      <w:pPr>
        <w:jc w:val="both"/>
        <w:rPr>
          <w:rFonts w:ascii="Times New Roman" w:hAnsi="Times New Roman" w:cs="Times New Roman"/>
          <w:sz w:val="24"/>
          <w:szCs w:val="24"/>
        </w:rPr>
      </w:pPr>
    </w:p>
    <w:p w14:paraId="250DB296" w14:textId="77777777" w:rsidR="00B51D16" w:rsidRPr="00B51D16" w:rsidRDefault="00B51D16" w:rsidP="00A31691">
      <w:pPr>
        <w:jc w:val="both"/>
        <w:rPr>
          <w:rFonts w:ascii="Times New Roman" w:hAnsi="Times New Roman" w:cs="Times New Roman"/>
          <w:sz w:val="24"/>
          <w:szCs w:val="24"/>
        </w:rPr>
      </w:pPr>
    </w:p>
    <w:sectPr w:rsidR="00B51D16" w:rsidRPr="00B51D16" w:rsidSect="00815543">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279B68" w14:textId="77777777" w:rsidR="00E8653B" w:rsidRDefault="00E8653B" w:rsidP="005E2D9A">
      <w:pPr>
        <w:spacing w:after="0" w:line="240" w:lineRule="auto"/>
      </w:pPr>
      <w:r>
        <w:separator/>
      </w:r>
    </w:p>
  </w:endnote>
  <w:endnote w:type="continuationSeparator" w:id="0">
    <w:p w14:paraId="3679FD65" w14:textId="77777777" w:rsidR="00E8653B" w:rsidRDefault="00E8653B" w:rsidP="005E2D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892F8" w14:textId="77777777" w:rsidR="004B1317" w:rsidRDefault="004B13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04449351"/>
      <w:docPartObj>
        <w:docPartGallery w:val="Page Numbers (Bottom of Page)"/>
        <w:docPartUnique/>
      </w:docPartObj>
    </w:sdtPr>
    <w:sdtEndPr>
      <w:rPr>
        <w:noProof/>
      </w:rPr>
    </w:sdtEndPr>
    <w:sdtContent>
      <w:p w14:paraId="4304B65D" w14:textId="165A5E6F" w:rsidR="005E2D9A" w:rsidRDefault="005E2D9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95676D9" w14:textId="77777777" w:rsidR="005E2D9A" w:rsidRDefault="005E2D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F92DE1" w14:textId="77777777" w:rsidR="004B1317" w:rsidRDefault="004B13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E77346" w14:textId="77777777" w:rsidR="00E8653B" w:rsidRDefault="00E8653B" w:rsidP="005E2D9A">
      <w:pPr>
        <w:spacing w:after="0" w:line="240" w:lineRule="auto"/>
      </w:pPr>
      <w:r>
        <w:separator/>
      </w:r>
    </w:p>
  </w:footnote>
  <w:footnote w:type="continuationSeparator" w:id="0">
    <w:p w14:paraId="1ECB0FD5" w14:textId="77777777" w:rsidR="00E8653B" w:rsidRDefault="00E8653B" w:rsidP="005E2D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9DB7B6" w14:textId="16883344" w:rsidR="004B1317" w:rsidRDefault="004B1317">
    <w:pPr>
      <w:pStyle w:val="Header"/>
    </w:pPr>
    <w:r>
      <w:rPr>
        <w:noProof/>
      </w:rPr>
      <w:pict w14:anchorId="775518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5395986"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036718" w14:textId="17175079" w:rsidR="004B1317" w:rsidRDefault="004B1317">
    <w:pPr>
      <w:pStyle w:val="Header"/>
    </w:pPr>
    <w:r>
      <w:rPr>
        <w:noProof/>
      </w:rPr>
      <w:pict w14:anchorId="754946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5395987"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B372C" w14:textId="28FA93E4" w:rsidR="004B1317" w:rsidRDefault="004B1317">
    <w:pPr>
      <w:pStyle w:val="Header"/>
    </w:pPr>
    <w:r>
      <w:rPr>
        <w:noProof/>
      </w:rPr>
      <w:pict w14:anchorId="4EE457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5395985" o:spid="_x0000_s2049"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434E7"/>
    <w:multiLevelType w:val="hybridMultilevel"/>
    <w:tmpl w:val="CCD49BD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2295893"/>
    <w:multiLevelType w:val="hybridMultilevel"/>
    <w:tmpl w:val="3FB09882"/>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 w15:restartNumberingAfterBreak="0">
    <w:nsid w:val="1DD64EC1"/>
    <w:multiLevelType w:val="hybridMultilevel"/>
    <w:tmpl w:val="301E7006"/>
    <w:lvl w:ilvl="0" w:tplc="40090001">
      <w:start w:val="1"/>
      <w:numFmt w:val="bullet"/>
      <w:lvlText w:val=""/>
      <w:lvlJc w:val="left"/>
      <w:pPr>
        <w:ind w:left="1353" w:hanging="360"/>
      </w:pPr>
      <w:rPr>
        <w:rFonts w:ascii="Symbol" w:hAnsi="Symbol" w:hint="default"/>
      </w:rPr>
    </w:lvl>
    <w:lvl w:ilvl="1" w:tplc="40090003" w:tentative="1">
      <w:start w:val="1"/>
      <w:numFmt w:val="bullet"/>
      <w:lvlText w:val="o"/>
      <w:lvlJc w:val="left"/>
      <w:pPr>
        <w:ind w:left="2073" w:hanging="360"/>
      </w:pPr>
      <w:rPr>
        <w:rFonts w:ascii="Courier New" w:hAnsi="Courier New" w:cs="Courier New" w:hint="default"/>
      </w:rPr>
    </w:lvl>
    <w:lvl w:ilvl="2" w:tplc="40090005" w:tentative="1">
      <w:start w:val="1"/>
      <w:numFmt w:val="bullet"/>
      <w:lvlText w:val=""/>
      <w:lvlJc w:val="left"/>
      <w:pPr>
        <w:ind w:left="2793" w:hanging="360"/>
      </w:pPr>
      <w:rPr>
        <w:rFonts w:ascii="Wingdings" w:hAnsi="Wingdings" w:hint="default"/>
      </w:rPr>
    </w:lvl>
    <w:lvl w:ilvl="3" w:tplc="40090001" w:tentative="1">
      <w:start w:val="1"/>
      <w:numFmt w:val="bullet"/>
      <w:lvlText w:val=""/>
      <w:lvlJc w:val="left"/>
      <w:pPr>
        <w:ind w:left="3513" w:hanging="360"/>
      </w:pPr>
      <w:rPr>
        <w:rFonts w:ascii="Symbol" w:hAnsi="Symbol" w:hint="default"/>
      </w:rPr>
    </w:lvl>
    <w:lvl w:ilvl="4" w:tplc="40090003" w:tentative="1">
      <w:start w:val="1"/>
      <w:numFmt w:val="bullet"/>
      <w:lvlText w:val="o"/>
      <w:lvlJc w:val="left"/>
      <w:pPr>
        <w:ind w:left="4233" w:hanging="360"/>
      </w:pPr>
      <w:rPr>
        <w:rFonts w:ascii="Courier New" w:hAnsi="Courier New" w:cs="Courier New" w:hint="default"/>
      </w:rPr>
    </w:lvl>
    <w:lvl w:ilvl="5" w:tplc="40090005" w:tentative="1">
      <w:start w:val="1"/>
      <w:numFmt w:val="bullet"/>
      <w:lvlText w:val=""/>
      <w:lvlJc w:val="left"/>
      <w:pPr>
        <w:ind w:left="4953" w:hanging="360"/>
      </w:pPr>
      <w:rPr>
        <w:rFonts w:ascii="Wingdings" w:hAnsi="Wingdings" w:hint="default"/>
      </w:rPr>
    </w:lvl>
    <w:lvl w:ilvl="6" w:tplc="40090001" w:tentative="1">
      <w:start w:val="1"/>
      <w:numFmt w:val="bullet"/>
      <w:lvlText w:val=""/>
      <w:lvlJc w:val="left"/>
      <w:pPr>
        <w:ind w:left="5673" w:hanging="360"/>
      </w:pPr>
      <w:rPr>
        <w:rFonts w:ascii="Symbol" w:hAnsi="Symbol" w:hint="default"/>
      </w:rPr>
    </w:lvl>
    <w:lvl w:ilvl="7" w:tplc="40090003" w:tentative="1">
      <w:start w:val="1"/>
      <w:numFmt w:val="bullet"/>
      <w:lvlText w:val="o"/>
      <w:lvlJc w:val="left"/>
      <w:pPr>
        <w:ind w:left="6393" w:hanging="360"/>
      </w:pPr>
      <w:rPr>
        <w:rFonts w:ascii="Courier New" w:hAnsi="Courier New" w:cs="Courier New" w:hint="default"/>
      </w:rPr>
    </w:lvl>
    <w:lvl w:ilvl="8" w:tplc="40090005" w:tentative="1">
      <w:start w:val="1"/>
      <w:numFmt w:val="bullet"/>
      <w:lvlText w:val=""/>
      <w:lvlJc w:val="left"/>
      <w:pPr>
        <w:ind w:left="7113" w:hanging="360"/>
      </w:pPr>
      <w:rPr>
        <w:rFonts w:ascii="Wingdings" w:hAnsi="Wingdings" w:hint="default"/>
      </w:rPr>
    </w:lvl>
  </w:abstractNum>
  <w:abstractNum w:abstractNumId="3" w15:restartNumberingAfterBreak="0">
    <w:nsid w:val="257A757E"/>
    <w:multiLevelType w:val="hybridMultilevel"/>
    <w:tmpl w:val="50AC450A"/>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4" w15:restartNumberingAfterBreak="0">
    <w:nsid w:val="32617DF3"/>
    <w:multiLevelType w:val="hybridMultilevel"/>
    <w:tmpl w:val="7958C0F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3476239"/>
    <w:multiLevelType w:val="hybridMultilevel"/>
    <w:tmpl w:val="BEAEB93E"/>
    <w:lvl w:ilvl="0" w:tplc="40090001">
      <w:start w:val="1"/>
      <w:numFmt w:val="bullet"/>
      <w:lvlText w:val=""/>
      <w:lvlJc w:val="left"/>
      <w:pPr>
        <w:ind w:left="1494" w:hanging="360"/>
      </w:pPr>
      <w:rPr>
        <w:rFonts w:ascii="Symbol" w:hAnsi="Symbol" w:hint="default"/>
      </w:rPr>
    </w:lvl>
    <w:lvl w:ilvl="1" w:tplc="40090003" w:tentative="1">
      <w:start w:val="1"/>
      <w:numFmt w:val="bullet"/>
      <w:lvlText w:val="o"/>
      <w:lvlJc w:val="left"/>
      <w:pPr>
        <w:ind w:left="2214" w:hanging="360"/>
      </w:pPr>
      <w:rPr>
        <w:rFonts w:ascii="Courier New" w:hAnsi="Courier New" w:cs="Courier New" w:hint="default"/>
      </w:rPr>
    </w:lvl>
    <w:lvl w:ilvl="2" w:tplc="40090005" w:tentative="1">
      <w:start w:val="1"/>
      <w:numFmt w:val="bullet"/>
      <w:lvlText w:val=""/>
      <w:lvlJc w:val="left"/>
      <w:pPr>
        <w:ind w:left="2934" w:hanging="360"/>
      </w:pPr>
      <w:rPr>
        <w:rFonts w:ascii="Wingdings" w:hAnsi="Wingdings" w:hint="default"/>
      </w:rPr>
    </w:lvl>
    <w:lvl w:ilvl="3" w:tplc="40090001" w:tentative="1">
      <w:start w:val="1"/>
      <w:numFmt w:val="bullet"/>
      <w:lvlText w:val=""/>
      <w:lvlJc w:val="left"/>
      <w:pPr>
        <w:ind w:left="3654" w:hanging="360"/>
      </w:pPr>
      <w:rPr>
        <w:rFonts w:ascii="Symbol" w:hAnsi="Symbol" w:hint="default"/>
      </w:rPr>
    </w:lvl>
    <w:lvl w:ilvl="4" w:tplc="40090003" w:tentative="1">
      <w:start w:val="1"/>
      <w:numFmt w:val="bullet"/>
      <w:lvlText w:val="o"/>
      <w:lvlJc w:val="left"/>
      <w:pPr>
        <w:ind w:left="4374" w:hanging="360"/>
      </w:pPr>
      <w:rPr>
        <w:rFonts w:ascii="Courier New" w:hAnsi="Courier New" w:cs="Courier New" w:hint="default"/>
      </w:rPr>
    </w:lvl>
    <w:lvl w:ilvl="5" w:tplc="40090005" w:tentative="1">
      <w:start w:val="1"/>
      <w:numFmt w:val="bullet"/>
      <w:lvlText w:val=""/>
      <w:lvlJc w:val="left"/>
      <w:pPr>
        <w:ind w:left="5094" w:hanging="360"/>
      </w:pPr>
      <w:rPr>
        <w:rFonts w:ascii="Wingdings" w:hAnsi="Wingdings" w:hint="default"/>
      </w:rPr>
    </w:lvl>
    <w:lvl w:ilvl="6" w:tplc="40090001" w:tentative="1">
      <w:start w:val="1"/>
      <w:numFmt w:val="bullet"/>
      <w:lvlText w:val=""/>
      <w:lvlJc w:val="left"/>
      <w:pPr>
        <w:ind w:left="5814" w:hanging="360"/>
      </w:pPr>
      <w:rPr>
        <w:rFonts w:ascii="Symbol" w:hAnsi="Symbol" w:hint="default"/>
      </w:rPr>
    </w:lvl>
    <w:lvl w:ilvl="7" w:tplc="40090003" w:tentative="1">
      <w:start w:val="1"/>
      <w:numFmt w:val="bullet"/>
      <w:lvlText w:val="o"/>
      <w:lvlJc w:val="left"/>
      <w:pPr>
        <w:ind w:left="6534" w:hanging="360"/>
      </w:pPr>
      <w:rPr>
        <w:rFonts w:ascii="Courier New" w:hAnsi="Courier New" w:cs="Courier New" w:hint="default"/>
      </w:rPr>
    </w:lvl>
    <w:lvl w:ilvl="8" w:tplc="40090005" w:tentative="1">
      <w:start w:val="1"/>
      <w:numFmt w:val="bullet"/>
      <w:lvlText w:val=""/>
      <w:lvlJc w:val="left"/>
      <w:pPr>
        <w:ind w:left="7254" w:hanging="360"/>
      </w:pPr>
      <w:rPr>
        <w:rFonts w:ascii="Wingdings" w:hAnsi="Wingdings" w:hint="default"/>
      </w:rPr>
    </w:lvl>
  </w:abstractNum>
  <w:abstractNum w:abstractNumId="6" w15:restartNumberingAfterBreak="0">
    <w:nsid w:val="34F67177"/>
    <w:multiLevelType w:val="hybridMultilevel"/>
    <w:tmpl w:val="B6CEA1F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7F20534"/>
    <w:multiLevelType w:val="hybridMultilevel"/>
    <w:tmpl w:val="BA7CB156"/>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8" w15:restartNumberingAfterBreak="0">
    <w:nsid w:val="4D7C4B12"/>
    <w:multiLevelType w:val="hybridMultilevel"/>
    <w:tmpl w:val="7A1CE676"/>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9" w15:restartNumberingAfterBreak="0">
    <w:nsid w:val="68A72A7C"/>
    <w:multiLevelType w:val="hybridMultilevel"/>
    <w:tmpl w:val="48241880"/>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0" w15:restartNumberingAfterBreak="0">
    <w:nsid w:val="6D2E535E"/>
    <w:multiLevelType w:val="hybridMultilevel"/>
    <w:tmpl w:val="DFCE634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6D3721FE"/>
    <w:multiLevelType w:val="hybridMultilevel"/>
    <w:tmpl w:val="9FE21EE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7CE41B3A"/>
    <w:multiLevelType w:val="hybridMultilevel"/>
    <w:tmpl w:val="B90EC3C4"/>
    <w:lvl w:ilvl="0" w:tplc="DB140A2C">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9"/>
  </w:num>
  <w:num w:numId="4">
    <w:abstractNumId w:val="12"/>
  </w:num>
  <w:num w:numId="5">
    <w:abstractNumId w:val="11"/>
  </w:num>
  <w:num w:numId="6">
    <w:abstractNumId w:val="10"/>
  </w:num>
  <w:num w:numId="7">
    <w:abstractNumId w:val="6"/>
  </w:num>
  <w:num w:numId="8">
    <w:abstractNumId w:val="8"/>
  </w:num>
  <w:num w:numId="9">
    <w:abstractNumId w:val="5"/>
  </w:num>
  <w:num w:numId="10">
    <w:abstractNumId w:val="2"/>
  </w:num>
  <w:num w:numId="11">
    <w:abstractNumId w:val="3"/>
  </w:num>
  <w:num w:numId="12">
    <w:abstractNumId w:val="1"/>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defaultTabStop w:val="720"/>
  <w:drawingGridHorizontalSpacing w:val="181"/>
  <w:drawingGridVerticalSpacing w:val="181"/>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071D"/>
    <w:rsid w:val="00002036"/>
    <w:rsid w:val="000032CA"/>
    <w:rsid w:val="00005337"/>
    <w:rsid w:val="00007B97"/>
    <w:rsid w:val="00010D8A"/>
    <w:rsid w:val="00011370"/>
    <w:rsid w:val="0001246A"/>
    <w:rsid w:val="00012476"/>
    <w:rsid w:val="0001499D"/>
    <w:rsid w:val="00015024"/>
    <w:rsid w:val="00022499"/>
    <w:rsid w:val="000261D6"/>
    <w:rsid w:val="00027281"/>
    <w:rsid w:val="000307CF"/>
    <w:rsid w:val="000321AF"/>
    <w:rsid w:val="00034F31"/>
    <w:rsid w:val="00034FC7"/>
    <w:rsid w:val="000417DA"/>
    <w:rsid w:val="0004280F"/>
    <w:rsid w:val="00051ABD"/>
    <w:rsid w:val="000521C9"/>
    <w:rsid w:val="000528C9"/>
    <w:rsid w:val="00065DDB"/>
    <w:rsid w:val="000665C1"/>
    <w:rsid w:val="0007048A"/>
    <w:rsid w:val="000808F9"/>
    <w:rsid w:val="000813BA"/>
    <w:rsid w:val="000849AE"/>
    <w:rsid w:val="00084B3C"/>
    <w:rsid w:val="000858BB"/>
    <w:rsid w:val="00085AA2"/>
    <w:rsid w:val="000861E7"/>
    <w:rsid w:val="000935F8"/>
    <w:rsid w:val="000936DC"/>
    <w:rsid w:val="00094671"/>
    <w:rsid w:val="000950E5"/>
    <w:rsid w:val="00095BD1"/>
    <w:rsid w:val="000A01DE"/>
    <w:rsid w:val="000A08A6"/>
    <w:rsid w:val="000A5888"/>
    <w:rsid w:val="000B78C5"/>
    <w:rsid w:val="000C0A3E"/>
    <w:rsid w:val="000C5350"/>
    <w:rsid w:val="000C53FA"/>
    <w:rsid w:val="000C5C6C"/>
    <w:rsid w:val="000C65DD"/>
    <w:rsid w:val="000C6DFC"/>
    <w:rsid w:val="000D3DBD"/>
    <w:rsid w:val="000D5300"/>
    <w:rsid w:val="000D773B"/>
    <w:rsid w:val="000D7D67"/>
    <w:rsid w:val="000E080B"/>
    <w:rsid w:val="000E5117"/>
    <w:rsid w:val="000F01D6"/>
    <w:rsid w:val="000F05C0"/>
    <w:rsid w:val="000F146F"/>
    <w:rsid w:val="000F454E"/>
    <w:rsid w:val="000F62A4"/>
    <w:rsid w:val="00101E2D"/>
    <w:rsid w:val="00102727"/>
    <w:rsid w:val="001040F7"/>
    <w:rsid w:val="00121112"/>
    <w:rsid w:val="0012545D"/>
    <w:rsid w:val="00131D17"/>
    <w:rsid w:val="00132622"/>
    <w:rsid w:val="00132AB8"/>
    <w:rsid w:val="00132BDC"/>
    <w:rsid w:val="00133243"/>
    <w:rsid w:val="0013601D"/>
    <w:rsid w:val="001401C4"/>
    <w:rsid w:val="00142725"/>
    <w:rsid w:val="001444B0"/>
    <w:rsid w:val="00146279"/>
    <w:rsid w:val="00146FE2"/>
    <w:rsid w:val="001542C1"/>
    <w:rsid w:val="00164554"/>
    <w:rsid w:val="001652F7"/>
    <w:rsid w:val="00165C75"/>
    <w:rsid w:val="001666BD"/>
    <w:rsid w:val="0017563F"/>
    <w:rsid w:val="00181D16"/>
    <w:rsid w:val="0018372E"/>
    <w:rsid w:val="00187FF6"/>
    <w:rsid w:val="00195C92"/>
    <w:rsid w:val="001A3BC0"/>
    <w:rsid w:val="001A50F9"/>
    <w:rsid w:val="001B03FC"/>
    <w:rsid w:val="001B3AAA"/>
    <w:rsid w:val="001C4CE5"/>
    <w:rsid w:val="001D000B"/>
    <w:rsid w:val="001D4A46"/>
    <w:rsid w:val="001D6835"/>
    <w:rsid w:val="001E1277"/>
    <w:rsid w:val="001E5527"/>
    <w:rsid w:val="001E6A29"/>
    <w:rsid w:val="001F6778"/>
    <w:rsid w:val="001F75DD"/>
    <w:rsid w:val="001F7DCD"/>
    <w:rsid w:val="00201412"/>
    <w:rsid w:val="00203EF3"/>
    <w:rsid w:val="002113BD"/>
    <w:rsid w:val="002164B4"/>
    <w:rsid w:val="0023114B"/>
    <w:rsid w:val="00231168"/>
    <w:rsid w:val="00233C56"/>
    <w:rsid w:val="00237E59"/>
    <w:rsid w:val="002405D8"/>
    <w:rsid w:val="00241519"/>
    <w:rsid w:val="002446EA"/>
    <w:rsid w:val="00245926"/>
    <w:rsid w:val="00251121"/>
    <w:rsid w:val="002606F2"/>
    <w:rsid w:val="002626CB"/>
    <w:rsid w:val="0026386E"/>
    <w:rsid w:val="00265A0B"/>
    <w:rsid w:val="00266B65"/>
    <w:rsid w:val="00267DE1"/>
    <w:rsid w:val="002703E8"/>
    <w:rsid w:val="00271A4F"/>
    <w:rsid w:val="00277272"/>
    <w:rsid w:val="00280BB7"/>
    <w:rsid w:val="00282059"/>
    <w:rsid w:val="00282640"/>
    <w:rsid w:val="00283FEA"/>
    <w:rsid w:val="00284AAE"/>
    <w:rsid w:val="0028516E"/>
    <w:rsid w:val="002860EA"/>
    <w:rsid w:val="00287830"/>
    <w:rsid w:val="00290036"/>
    <w:rsid w:val="0029099C"/>
    <w:rsid w:val="00295235"/>
    <w:rsid w:val="002971AC"/>
    <w:rsid w:val="00297958"/>
    <w:rsid w:val="002B2899"/>
    <w:rsid w:val="002B4D9A"/>
    <w:rsid w:val="002B5C3B"/>
    <w:rsid w:val="002B7C49"/>
    <w:rsid w:val="002C0C45"/>
    <w:rsid w:val="002C3521"/>
    <w:rsid w:val="002C6D8A"/>
    <w:rsid w:val="002C70D0"/>
    <w:rsid w:val="002D02AC"/>
    <w:rsid w:val="002D1E29"/>
    <w:rsid w:val="002D23C7"/>
    <w:rsid w:val="002D23D2"/>
    <w:rsid w:val="002D7EED"/>
    <w:rsid w:val="002E2487"/>
    <w:rsid w:val="002E24D8"/>
    <w:rsid w:val="002E2B8F"/>
    <w:rsid w:val="002E65B9"/>
    <w:rsid w:val="002F02F7"/>
    <w:rsid w:val="002F19B1"/>
    <w:rsid w:val="002F3D9B"/>
    <w:rsid w:val="002F579E"/>
    <w:rsid w:val="00300B5D"/>
    <w:rsid w:val="00304A59"/>
    <w:rsid w:val="00305F9E"/>
    <w:rsid w:val="003106E4"/>
    <w:rsid w:val="00312EF1"/>
    <w:rsid w:val="00321783"/>
    <w:rsid w:val="00322F17"/>
    <w:rsid w:val="003305F7"/>
    <w:rsid w:val="003310A9"/>
    <w:rsid w:val="0033720E"/>
    <w:rsid w:val="003422C6"/>
    <w:rsid w:val="00347DB8"/>
    <w:rsid w:val="00350EC2"/>
    <w:rsid w:val="00351D52"/>
    <w:rsid w:val="003573A3"/>
    <w:rsid w:val="003625D9"/>
    <w:rsid w:val="00362609"/>
    <w:rsid w:val="00366D19"/>
    <w:rsid w:val="00367E66"/>
    <w:rsid w:val="003704D0"/>
    <w:rsid w:val="00370757"/>
    <w:rsid w:val="003723E1"/>
    <w:rsid w:val="003732C7"/>
    <w:rsid w:val="003777A4"/>
    <w:rsid w:val="00377D3B"/>
    <w:rsid w:val="00381837"/>
    <w:rsid w:val="00382E71"/>
    <w:rsid w:val="00382FB0"/>
    <w:rsid w:val="00387125"/>
    <w:rsid w:val="003945FA"/>
    <w:rsid w:val="00397128"/>
    <w:rsid w:val="00397AD6"/>
    <w:rsid w:val="003A14E6"/>
    <w:rsid w:val="003A1E78"/>
    <w:rsid w:val="003A2316"/>
    <w:rsid w:val="003A34D0"/>
    <w:rsid w:val="003A6BD1"/>
    <w:rsid w:val="003A74BE"/>
    <w:rsid w:val="003B3B8A"/>
    <w:rsid w:val="003B4FF5"/>
    <w:rsid w:val="003B7480"/>
    <w:rsid w:val="003C228F"/>
    <w:rsid w:val="003C5537"/>
    <w:rsid w:val="003C5940"/>
    <w:rsid w:val="003C5A8C"/>
    <w:rsid w:val="003C63B1"/>
    <w:rsid w:val="003C724C"/>
    <w:rsid w:val="003D6A75"/>
    <w:rsid w:val="003D6B52"/>
    <w:rsid w:val="003E5ABE"/>
    <w:rsid w:val="003F382A"/>
    <w:rsid w:val="003F5B0A"/>
    <w:rsid w:val="003F6F20"/>
    <w:rsid w:val="00405095"/>
    <w:rsid w:val="00413374"/>
    <w:rsid w:val="004169D3"/>
    <w:rsid w:val="00416C5A"/>
    <w:rsid w:val="00421446"/>
    <w:rsid w:val="00424014"/>
    <w:rsid w:val="0042633D"/>
    <w:rsid w:val="0043020E"/>
    <w:rsid w:val="00432D85"/>
    <w:rsid w:val="00435488"/>
    <w:rsid w:val="00443486"/>
    <w:rsid w:val="004446E3"/>
    <w:rsid w:val="00445A09"/>
    <w:rsid w:val="00446CAF"/>
    <w:rsid w:val="004546F0"/>
    <w:rsid w:val="00455AAF"/>
    <w:rsid w:val="004565A2"/>
    <w:rsid w:val="00460CC0"/>
    <w:rsid w:val="00460D15"/>
    <w:rsid w:val="00461A3C"/>
    <w:rsid w:val="0046450B"/>
    <w:rsid w:val="0047759B"/>
    <w:rsid w:val="00481016"/>
    <w:rsid w:val="00482C9F"/>
    <w:rsid w:val="00482F22"/>
    <w:rsid w:val="00487190"/>
    <w:rsid w:val="0048764A"/>
    <w:rsid w:val="00487BBA"/>
    <w:rsid w:val="00490F61"/>
    <w:rsid w:val="00494F1A"/>
    <w:rsid w:val="00495A74"/>
    <w:rsid w:val="00497263"/>
    <w:rsid w:val="00497F5E"/>
    <w:rsid w:val="004A0095"/>
    <w:rsid w:val="004A4E2E"/>
    <w:rsid w:val="004B071D"/>
    <w:rsid w:val="004B1317"/>
    <w:rsid w:val="004B21D1"/>
    <w:rsid w:val="004B2935"/>
    <w:rsid w:val="004B3686"/>
    <w:rsid w:val="004D158E"/>
    <w:rsid w:val="004E2F84"/>
    <w:rsid w:val="004E35AA"/>
    <w:rsid w:val="004F029D"/>
    <w:rsid w:val="004F0687"/>
    <w:rsid w:val="004F19AE"/>
    <w:rsid w:val="004F1D9C"/>
    <w:rsid w:val="004F7291"/>
    <w:rsid w:val="004F7D32"/>
    <w:rsid w:val="005014B9"/>
    <w:rsid w:val="005032FB"/>
    <w:rsid w:val="00505A8E"/>
    <w:rsid w:val="00506377"/>
    <w:rsid w:val="0050675F"/>
    <w:rsid w:val="0050702E"/>
    <w:rsid w:val="00507516"/>
    <w:rsid w:val="005107CB"/>
    <w:rsid w:val="00512549"/>
    <w:rsid w:val="00513E17"/>
    <w:rsid w:val="005154E8"/>
    <w:rsid w:val="00515F89"/>
    <w:rsid w:val="005307F2"/>
    <w:rsid w:val="00534577"/>
    <w:rsid w:val="00535C3F"/>
    <w:rsid w:val="0054567F"/>
    <w:rsid w:val="005459AD"/>
    <w:rsid w:val="00546902"/>
    <w:rsid w:val="005519BD"/>
    <w:rsid w:val="00552385"/>
    <w:rsid w:val="005523E4"/>
    <w:rsid w:val="005530A1"/>
    <w:rsid w:val="00555D6A"/>
    <w:rsid w:val="0055703C"/>
    <w:rsid w:val="00563482"/>
    <w:rsid w:val="00565246"/>
    <w:rsid w:val="00565307"/>
    <w:rsid w:val="00565EE8"/>
    <w:rsid w:val="005673EA"/>
    <w:rsid w:val="00577065"/>
    <w:rsid w:val="0058113A"/>
    <w:rsid w:val="00592F17"/>
    <w:rsid w:val="00592FD1"/>
    <w:rsid w:val="005939BE"/>
    <w:rsid w:val="00594EF3"/>
    <w:rsid w:val="00597378"/>
    <w:rsid w:val="005A3D38"/>
    <w:rsid w:val="005A58B2"/>
    <w:rsid w:val="005A6D0B"/>
    <w:rsid w:val="005B107E"/>
    <w:rsid w:val="005B20D7"/>
    <w:rsid w:val="005B2ED8"/>
    <w:rsid w:val="005B30BF"/>
    <w:rsid w:val="005B3A19"/>
    <w:rsid w:val="005B5E7A"/>
    <w:rsid w:val="005C1BB5"/>
    <w:rsid w:val="005C4B3B"/>
    <w:rsid w:val="005C52D5"/>
    <w:rsid w:val="005C69B6"/>
    <w:rsid w:val="005C7AAA"/>
    <w:rsid w:val="005D01A9"/>
    <w:rsid w:val="005D22E2"/>
    <w:rsid w:val="005D69B5"/>
    <w:rsid w:val="005D738C"/>
    <w:rsid w:val="005D73DE"/>
    <w:rsid w:val="005D7C94"/>
    <w:rsid w:val="005E1BE5"/>
    <w:rsid w:val="005E1C14"/>
    <w:rsid w:val="005E2296"/>
    <w:rsid w:val="005E2368"/>
    <w:rsid w:val="005E2A42"/>
    <w:rsid w:val="005E2D9A"/>
    <w:rsid w:val="005E3229"/>
    <w:rsid w:val="005E50BF"/>
    <w:rsid w:val="005E554E"/>
    <w:rsid w:val="005E65EA"/>
    <w:rsid w:val="005E69C2"/>
    <w:rsid w:val="005F09B2"/>
    <w:rsid w:val="005F27FC"/>
    <w:rsid w:val="00600CBA"/>
    <w:rsid w:val="00603437"/>
    <w:rsid w:val="0061149A"/>
    <w:rsid w:val="00611AD0"/>
    <w:rsid w:val="00611C73"/>
    <w:rsid w:val="00617CD4"/>
    <w:rsid w:val="006207CE"/>
    <w:rsid w:val="00625730"/>
    <w:rsid w:val="00626397"/>
    <w:rsid w:val="006307C2"/>
    <w:rsid w:val="00630DCE"/>
    <w:rsid w:val="00632295"/>
    <w:rsid w:val="006326D3"/>
    <w:rsid w:val="00633089"/>
    <w:rsid w:val="0063401F"/>
    <w:rsid w:val="00635237"/>
    <w:rsid w:val="00637954"/>
    <w:rsid w:val="00637D12"/>
    <w:rsid w:val="00650A83"/>
    <w:rsid w:val="00653020"/>
    <w:rsid w:val="00655454"/>
    <w:rsid w:val="00656EAE"/>
    <w:rsid w:val="0065774E"/>
    <w:rsid w:val="006621DF"/>
    <w:rsid w:val="00665173"/>
    <w:rsid w:val="00672066"/>
    <w:rsid w:val="00672B4A"/>
    <w:rsid w:val="00672FBC"/>
    <w:rsid w:val="00673DF5"/>
    <w:rsid w:val="00681592"/>
    <w:rsid w:val="00681675"/>
    <w:rsid w:val="00681FCF"/>
    <w:rsid w:val="006833EC"/>
    <w:rsid w:val="00683F98"/>
    <w:rsid w:val="0068420D"/>
    <w:rsid w:val="006856C2"/>
    <w:rsid w:val="006929CE"/>
    <w:rsid w:val="006A524D"/>
    <w:rsid w:val="006A6478"/>
    <w:rsid w:val="006B1D31"/>
    <w:rsid w:val="006B261B"/>
    <w:rsid w:val="006B48DF"/>
    <w:rsid w:val="006B794C"/>
    <w:rsid w:val="006C013D"/>
    <w:rsid w:val="006C2791"/>
    <w:rsid w:val="006C383D"/>
    <w:rsid w:val="006D0F54"/>
    <w:rsid w:val="006D3AF7"/>
    <w:rsid w:val="006E22BB"/>
    <w:rsid w:val="006E453D"/>
    <w:rsid w:val="006E5F3F"/>
    <w:rsid w:val="006F05F7"/>
    <w:rsid w:val="006F25DA"/>
    <w:rsid w:val="006F4BBE"/>
    <w:rsid w:val="006F7280"/>
    <w:rsid w:val="00700722"/>
    <w:rsid w:val="00705743"/>
    <w:rsid w:val="00706BEE"/>
    <w:rsid w:val="00707A51"/>
    <w:rsid w:val="00707BE8"/>
    <w:rsid w:val="00710165"/>
    <w:rsid w:val="00713607"/>
    <w:rsid w:val="00713CCE"/>
    <w:rsid w:val="00714D0A"/>
    <w:rsid w:val="007252C2"/>
    <w:rsid w:val="00725570"/>
    <w:rsid w:val="00727B71"/>
    <w:rsid w:val="007353CC"/>
    <w:rsid w:val="00737176"/>
    <w:rsid w:val="00737B66"/>
    <w:rsid w:val="00745F2F"/>
    <w:rsid w:val="00757334"/>
    <w:rsid w:val="00760E64"/>
    <w:rsid w:val="00760FBC"/>
    <w:rsid w:val="007624C6"/>
    <w:rsid w:val="00763951"/>
    <w:rsid w:val="00763FF9"/>
    <w:rsid w:val="007667D2"/>
    <w:rsid w:val="00766951"/>
    <w:rsid w:val="007671D2"/>
    <w:rsid w:val="0077388F"/>
    <w:rsid w:val="00782523"/>
    <w:rsid w:val="00783F30"/>
    <w:rsid w:val="0078460A"/>
    <w:rsid w:val="00790539"/>
    <w:rsid w:val="00792535"/>
    <w:rsid w:val="00792C35"/>
    <w:rsid w:val="00794E22"/>
    <w:rsid w:val="007A21D7"/>
    <w:rsid w:val="007A5CCB"/>
    <w:rsid w:val="007B2644"/>
    <w:rsid w:val="007B335C"/>
    <w:rsid w:val="007B5B11"/>
    <w:rsid w:val="007C15C6"/>
    <w:rsid w:val="007C50C2"/>
    <w:rsid w:val="007C56E3"/>
    <w:rsid w:val="007D1F2B"/>
    <w:rsid w:val="007E33B5"/>
    <w:rsid w:val="007E3A5C"/>
    <w:rsid w:val="007E44C5"/>
    <w:rsid w:val="007E5212"/>
    <w:rsid w:val="007E58BE"/>
    <w:rsid w:val="007F005A"/>
    <w:rsid w:val="007F40D4"/>
    <w:rsid w:val="0080363B"/>
    <w:rsid w:val="008057CD"/>
    <w:rsid w:val="00806CB6"/>
    <w:rsid w:val="00806CE3"/>
    <w:rsid w:val="008130F0"/>
    <w:rsid w:val="00815543"/>
    <w:rsid w:val="008218D4"/>
    <w:rsid w:val="008222AA"/>
    <w:rsid w:val="00822A49"/>
    <w:rsid w:val="00822F14"/>
    <w:rsid w:val="0082482D"/>
    <w:rsid w:val="008261FE"/>
    <w:rsid w:val="00831002"/>
    <w:rsid w:val="00832EF8"/>
    <w:rsid w:val="00834B86"/>
    <w:rsid w:val="00834FE0"/>
    <w:rsid w:val="00835075"/>
    <w:rsid w:val="00835D7B"/>
    <w:rsid w:val="0083796E"/>
    <w:rsid w:val="008412F3"/>
    <w:rsid w:val="00843BD6"/>
    <w:rsid w:val="008458A9"/>
    <w:rsid w:val="00846AA1"/>
    <w:rsid w:val="00846BC5"/>
    <w:rsid w:val="00853826"/>
    <w:rsid w:val="0085432D"/>
    <w:rsid w:val="008552F4"/>
    <w:rsid w:val="008606DA"/>
    <w:rsid w:val="00865660"/>
    <w:rsid w:val="00880B96"/>
    <w:rsid w:val="00882C84"/>
    <w:rsid w:val="0089063A"/>
    <w:rsid w:val="0089167A"/>
    <w:rsid w:val="008921C6"/>
    <w:rsid w:val="008A0A29"/>
    <w:rsid w:val="008A6573"/>
    <w:rsid w:val="008C0CD4"/>
    <w:rsid w:val="008C3CA6"/>
    <w:rsid w:val="008C3F48"/>
    <w:rsid w:val="008D4449"/>
    <w:rsid w:val="008D5292"/>
    <w:rsid w:val="008D6427"/>
    <w:rsid w:val="008D672D"/>
    <w:rsid w:val="008D71D4"/>
    <w:rsid w:val="008E3998"/>
    <w:rsid w:val="008E3CEE"/>
    <w:rsid w:val="008F1452"/>
    <w:rsid w:val="008F252B"/>
    <w:rsid w:val="008F3C5C"/>
    <w:rsid w:val="008F78E3"/>
    <w:rsid w:val="009019D4"/>
    <w:rsid w:val="00901D34"/>
    <w:rsid w:val="00906573"/>
    <w:rsid w:val="00907FE2"/>
    <w:rsid w:val="009131DC"/>
    <w:rsid w:val="009141B5"/>
    <w:rsid w:val="00916D13"/>
    <w:rsid w:val="00920EE4"/>
    <w:rsid w:val="00921E32"/>
    <w:rsid w:val="0092409C"/>
    <w:rsid w:val="00931DCC"/>
    <w:rsid w:val="0093238E"/>
    <w:rsid w:val="0093337A"/>
    <w:rsid w:val="00934505"/>
    <w:rsid w:val="00935F3D"/>
    <w:rsid w:val="00942F5B"/>
    <w:rsid w:val="00944469"/>
    <w:rsid w:val="00946F25"/>
    <w:rsid w:val="00947E1C"/>
    <w:rsid w:val="00950AFD"/>
    <w:rsid w:val="0095171A"/>
    <w:rsid w:val="00951EB4"/>
    <w:rsid w:val="00953689"/>
    <w:rsid w:val="00954728"/>
    <w:rsid w:val="00956EC9"/>
    <w:rsid w:val="00963802"/>
    <w:rsid w:val="0096542D"/>
    <w:rsid w:val="00965F13"/>
    <w:rsid w:val="0097298F"/>
    <w:rsid w:val="00973086"/>
    <w:rsid w:val="009737C8"/>
    <w:rsid w:val="0097447C"/>
    <w:rsid w:val="00976AD6"/>
    <w:rsid w:val="00977651"/>
    <w:rsid w:val="009801D2"/>
    <w:rsid w:val="00983648"/>
    <w:rsid w:val="00983ED0"/>
    <w:rsid w:val="0098482F"/>
    <w:rsid w:val="00985FFE"/>
    <w:rsid w:val="0099363A"/>
    <w:rsid w:val="0099387B"/>
    <w:rsid w:val="009A1E95"/>
    <w:rsid w:val="009A2DC0"/>
    <w:rsid w:val="009A5D0A"/>
    <w:rsid w:val="009A755C"/>
    <w:rsid w:val="009B1334"/>
    <w:rsid w:val="009B7ED7"/>
    <w:rsid w:val="009C279D"/>
    <w:rsid w:val="009C378E"/>
    <w:rsid w:val="009C64EC"/>
    <w:rsid w:val="009D08EF"/>
    <w:rsid w:val="009D2EFF"/>
    <w:rsid w:val="009D2F11"/>
    <w:rsid w:val="009D3005"/>
    <w:rsid w:val="009D5853"/>
    <w:rsid w:val="009E510A"/>
    <w:rsid w:val="009E7D3A"/>
    <w:rsid w:val="009F2C51"/>
    <w:rsid w:val="009F2F62"/>
    <w:rsid w:val="009F4C63"/>
    <w:rsid w:val="009F67AF"/>
    <w:rsid w:val="00A004CE"/>
    <w:rsid w:val="00A03CE8"/>
    <w:rsid w:val="00A03D46"/>
    <w:rsid w:val="00A10153"/>
    <w:rsid w:val="00A11168"/>
    <w:rsid w:val="00A126A9"/>
    <w:rsid w:val="00A142F3"/>
    <w:rsid w:val="00A16C9E"/>
    <w:rsid w:val="00A24F5C"/>
    <w:rsid w:val="00A25577"/>
    <w:rsid w:val="00A25941"/>
    <w:rsid w:val="00A31691"/>
    <w:rsid w:val="00A3266E"/>
    <w:rsid w:val="00A332E8"/>
    <w:rsid w:val="00A34519"/>
    <w:rsid w:val="00A34731"/>
    <w:rsid w:val="00A37B23"/>
    <w:rsid w:val="00A37CC9"/>
    <w:rsid w:val="00A45C74"/>
    <w:rsid w:val="00A525F9"/>
    <w:rsid w:val="00A5339D"/>
    <w:rsid w:val="00A53CB9"/>
    <w:rsid w:val="00A54404"/>
    <w:rsid w:val="00A56722"/>
    <w:rsid w:val="00A57B86"/>
    <w:rsid w:val="00A64CBB"/>
    <w:rsid w:val="00A67C89"/>
    <w:rsid w:val="00A77A79"/>
    <w:rsid w:val="00A855C3"/>
    <w:rsid w:val="00A8588D"/>
    <w:rsid w:val="00A87DE5"/>
    <w:rsid w:val="00A94024"/>
    <w:rsid w:val="00A94A40"/>
    <w:rsid w:val="00A95462"/>
    <w:rsid w:val="00A971B7"/>
    <w:rsid w:val="00AA14D1"/>
    <w:rsid w:val="00AA3144"/>
    <w:rsid w:val="00AA6486"/>
    <w:rsid w:val="00AA7705"/>
    <w:rsid w:val="00AB4FDD"/>
    <w:rsid w:val="00AB5A19"/>
    <w:rsid w:val="00AC501B"/>
    <w:rsid w:val="00AC5842"/>
    <w:rsid w:val="00AC7150"/>
    <w:rsid w:val="00AD2F70"/>
    <w:rsid w:val="00AD50F8"/>
    <w:rsid w:val="00AE0416"/>
    <w:rsid w:val="00AE3A8D"/>
    <w:rsid w:val="00AE57CC"/>
    <w:rsid w:val="00AF0D9E"/>
    <w:rsid w:val="00AF3D86"/>
    <w:rsid w:val="00AF7E98"/>
    <w:rsid w:val="00B0006B"/>
    <w:rsid w:val="00B00A5C"/>
    <w:rsid w:val="00B039FE"/>
    <w:rsid w:val="00B046BC"/>
    <w:rsid w:val="00B108BE"/>
    <w:rsid w:val="00B10F56"/>
    <w:rsid w:val="00B12577"/>
    <w:rsid w:val="00B131C6"/>
    <w:rsid w:val="00B1409B"/>
    <w:rsid w:val="00B16F19"/>
    <w:rsid w:val="00B20E41"/>
    <w:rsid w:val="00B24BB4"/>
    <w:rsid w:val="00B2774D"/>
    <w:rsid w:val="00B31061"/>
    <w:rsid w:val="00B336CD"/>
    <w:rsid w:val="00B3376C"/>
    <w:rsid w:val="00B35275"/>
    <w:rsid w:val="00B41A13"/>
    <w:rsid w:val="00B42F0B"/>
    <w:rsid w:val="00B45E12"/>
    <w:rsid w:val="00B506AE"/>
    <w:rsid w:val="00B51B7E"/>
    <w:rsid w:val="00B51D16"/>
    <w:rsid w:val="00B61EE1"/>
    <w:rsid w:val="00B653D2"/>
    <w:rsid w:val="00B74B49"/>
    <w:rsid w:val="00B8321E"/>
    <w:rsid w:val="00B8391A"/>
    <w:rsid w:val="00B864BB"/>
    <w:rsid w:val="00B877B9"/>
    <w:rsid w:val="00B90427"/>
    <w:rsid w:val="00B90943"/>
    <w:rsid w:val="00B930BD"/>
    <w:rsid w:val="00B947B4"/>
    <w:rsid w:val="00B975C3"/>
    <w:rsid w:val="00BA184F"/>
    <w:rsid w:val="00BA2CCA"/>
    <w:rsid w:val="00BA7D46"/>
    <w:rsid w:val="00BB15BD"/>
    <w:rsid w:val="00BB22FB"/>
    <w:rsid w:val="00BB3079"/>
    <w:rsid w:val="00BB6A13"/>
    <w:rsid w:val="00BB7E65"/>
    <w:rsid w:val="00BC174B"/>
    <w:rsid w:val="00BC21B1"/>
    <w:rsid w:val="00BC28DF"/>
    <w:rsid w:val="00BC2BF9"/>
    <w:rsid w:val="00BC3105"/>
    <w:rsid w:val="00BC3409"/>
    <w:rsid w:val="00BC6559"/>
    <w:rsid w:val="00BC7A32"/>
    <w:rsid w:val="00BE5392"/>
    <w:rsid w:val="00BE60C3"/>
    <w:rsid w:val="00BE6467"/>
    <w:rsid w:val="00BF0594"/>
    <w:rsid w:val="00BF7D43"/>
    <w:rsid w:val="00C00D5D"/>
    <w:rsid w:val="00C079A9"/>
    <w:rsid w:val="00C103ED"/>
    <w:rsid w:val="00C12862"/>
    <w:rsid w:val="00C1286B"/>
    <w:rsid w:val="00C1306E"/>
    <w:rsid w:val="00C14C3D"/>
    <w:rsid w:val="00C2031A"/>
    <w:rsid w:val="00C224AB"/>
    <w:rsid w:val="00C24D64"/>
    <w:rsid w:val="00C25284"/>
    <w:rsid w:val="00C25946"/>
    <w:rsid w:val="00C26002"/>
    <w:rsid w:val="00C278F4"/>
    <w:rsid w:val="00C31353"/>
    <w:rsid w:val="00C32B70"/>
    <w:rsid w:val="00C33AD7"/>
    <w:rsid w:val="00C40706"/>
    <w:rsid w:val="00C44743"/>
    <w:rsid w:val="00C508D9"/>
    <w:rsid w:val="00C5390C"/>
    <w:rsid w:val="00C55B93"/>
    <w:rsid w:val="00C64F25"/>
    <w:rsid w:val="00C67BE8"/>
    <w:rsid w:val="00C70936"/>
    <w:rsid w:val="00C77B57"/>
    <w:rsid w:val="00C81A4F"/>
    <w:rsid w:val="00C83B8F"/>
    <w:rsid w:val="00C84011"/>
    <w:rsid w:val="00C8568C"/>
    <w:rsid w:val="00C85FBF"/>
    <w:rsid w:val="00C865C3"/>
    <w:rsid w:val="00C86976"/>
    <w:rsid w:val="00C940CA"/>
    <w:rsid w:val="00C96A14"/>
    <w:rsid w:val="00C9797A"/>
    <w:rsid w:val="00CA0014"/>
    <w:rsid w:val="00CA0915"/>
    <w:rsid w:val="00CA3FBF"/>
    <w:rsid w:val="00CA6DF1"/>
    <w:rsid w:val="00CB1E42"/>
    <w:rsid w:val="00CB33E0"/>
    <w:rsid w:val="00CB494E"/>
    <w:rsid w:val="00CB70AA"/>
    <w:rsid w:val="00CC1122"/>
    <w:rsid w:val="00CC1628"/>
    <w:rsid w:val="00CC1912"/>
    <w:rsid w:val="00CC2DC6"/>
    <w:rsid w:val="00CD1E0B"/>
    <w:rsid w:val="00CE2395"/>
    <w:rsid w:val="00CE2560"/>
    <w:rsid w:val="00CE2FB2"/>
    <w:rsid w:val="00CE64B6"/>
    <w:rsid w:val="00CE7BA0"/>
    <w:rsid w:val="00CF1DE6"/>
    <w:rsid w:val="00CF2542"/>
    <w:rsid w:val="00CF3D51"/>
    <w:rsid w:val="00CF5BB1"/>
    <w:rsid w:val="00D0100F"/>
    <w:rsid w:val="00D03710"/>
    <w:rsid w:val="00D03BE7"/>
    <w:rsid w:val="00D11035"/>
    <w:rsid w:val="00D20382"/>
    <w:rsid w:val="00D2677D"/>
    <w:rsid w:val="00D30E46"/>
    <w:rsid w:val="00D324F1"/>
    <w:rsid w:val="00D40B90"/>
    <w:rsid w:val="00D43558"/>
    <w:rsid w:val="00D437B7"/>
    <w:rsid w:val="00D43A32"/>
    <w:rsid w:val="00D43D46"/>
    <w:rsid w:val="00D53049"/>
    <w:rsid w:val="00D60BFE"/>
    <w:rsid w:val="00D619AA"/>
    <w:rsid w:val="00D653B9"/>
    <w:rsid w:val="00D66282"/>
    <w:rsid w:val="00D73827"/>
    <w:rsid w:val="00D77BB0"/>
    <w:rsid w:val="00D77EC1"/>
    <w:rsid w:val="00D82592"/>
    <w:rsid w:val="00D8494C"/>
    <w:rsid w:val="00D87540"/>
    <w:rsid w:val="00D932E1"/>
    <w:rsid w:val="00D934C7"/>
    <w:rsid w:val="00D94E35"/>
    <w:rsid w:val="00DA1C0D"/>
    <w:rsid w:val="00DB6D99"/>
    <w:rsid w:val="00DB6E6A"/>
    <w:rsid w:val="00DB70B7"/>
    <w:rsid w:val="00DC1486"/>
    <w:rsid w:val="00DC791F"/>
    <w:rsid w:val="00DD6246"/>
    <w:rsid w:val="00DE2A2B"/>
    <w:rsid w:val="00DE31EA"/>
    <w:rsid w:val="00DE73B9"/>
    <w:rsid w:val="00DF19FF"/>
    <w:rsid w:val="00DF1CAA"/>
    <w:rsid w:val="00DF2354"/>
    <w:rsid w:val="00DF2A40"/>
    <w:rsid w:val="00E009B1"/>
    <w:rsid w:val="00E02BB7"/>
    <w:rsid w:val="00E038E6"/>
    <w:rsid w:val="00E1010F"/>
    <w:rsid w:val="00E101E0"/>
    <w:rsid w:val="00E14672"/>
    <w:rsid w:val="00E20A54"/>
    <w:rsid w:val="00E26A8A"/>
    <w:rsid w:val="00E31EB6"/>
    <w:rsid w:val="00E321A9"/>
    <w:rsid w:val="00E32498"/>
    <w:rsid w:val="00E404E3"/>
    <w:rsid w:val="00E426E3"/>
    <w:rsid w:val="00E45E06"/>
    <w:rsid w:val="00E52160"/>
    <w:rsid w:val="00E532F2"/>
    <w:rsid w:val="00E54A4F"/>
    <w:rsid w:val="00E550E3"/>
    <w:rsid w:val="00E66BC9"/>
    <w:rsid w:val="00E73A0D"/>
    <w:rsid w:val="00E76305"/>
    <w:rsid w:val="00E77F38"/>
    <w:rsid w:val="00E8653B"/>
    <w:rsid w:val="00E9204F"/>
    <w:rsid w:val="00E948B8"/>
    <w:rsid w:val="00E97AB9"/>
    <w:rsid w:val="00EA0C2E"/>
    <w:rsid w:val="00EA2936"/>
    <w:rsid w:val="00EA4E07"/>
    <w:rsid w:val="00EA5CF6"/>
    <w:rsid w:val="00EC1D5D"/>
    <w:rsid w:val="00EC21A5"/>
    <w:rsid w:val="00EC5236"/>
    <w:rsid w:val="00EC775B"/>
    <w:rsid w:val="00ED2A8E"/>
    <w:rsid w:val="00EE11A9"/>
    <w:rsid w:val="00EE3B1F"/>
    <w:rsid w:val="00EE5AE6"/>
    <w:rsid w:val="00EF3B76"/>
    <w:rsid w:val="00EF5964"/>
    <w:rsid w:val="00F03263"/>
    <w:rsid w:val="00F07A95"/>
    <w:rsid w:val="00F11690"/>
    <w:rsid w:val="00F121A8"/>
    <w:rsid w:val="00F129CD"/>
    <w:rsid w:val="00F13CD8"/>
    <w:rsid w:val="00F1571E"/>
    <w:rsid w:val="00F21988"/>
    <w:rsid w:val="00F24B1B"/>
    <w:rsid w:val="00F34AF3"/>
    <w:rsid w:val="00F43F15"/>
    <w:rsid w:val="00F44BD6"/>
    <w:rsid w:val="00F45433"/>
    <w:rsid w:val="00F50326"/>
    <w:rsid w:val="00F5036E"/>
    <w:rsid w:val="00F50E69"/>
    <w:rsid w:val="00F5171E"/>
    <w:rsid w:val="00F51CA4"/>
    <w:rsid w:val="00F567AE"/>
    <w:rsid w:val="00F621FA"/>
    <w:rsid w:val="00F71B7B"/>
    <w:rsid w:val="00F73DC3"/>
    <w:rsid w:val="00F7533B"/>
    <w:rsid w:val="00F83610"/>
    <w:rsid w:val="00F83894"/>
    <w:rsid w:val="00F84540"/>
    <w:rsid w:val="00F86DD4"/>
    <w:rsid w:val="00F92EC7"/>
    <w:rsid w:val="00F942D9"/>
    <w:rsid w:val="00F9708C"/>
    <w:rsid w:val="00FA0F14"/>
    <w:rsid w:val="00FA29DA"/>
    <w:rsid w:val="00FA2C9D"/>
    <w:rsid w:val="00FB0214"/>
    <w:rsid w:val="00FB1BF2"/>
    <w:rsid w:val="00FB226B"/>
    <w:rsid w:val="00FB50C7"/>
    <w:rsid w:val="00FC2822"/>
    <w:rsid w:val="00FC2DCC"/>
    <w:rsid w:val="00FC432F"/>
    <w:rsid w:val="00FC6A11"/>
    <w:rsid w:val="00FC7C56"/>
    <w:rsid w:val="00FD15D3"/>
    <w:rsid w:val="00FD273C"/>
    <w:rsid w:val="00FD6A7F"/>
    <w:rsid w:val="00FE58A0"/>
    <w:rsid w:val="00FE7241"/>
    <w:rsid w:val="00FF08E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99DE238"/>
  <w15:chartTrackingRefBased/>
  <w15:docId w15:val="{F4D12DD3-BD18-4143-A1F4-132600BD7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US" w:bidi="ar-SA"/>
      </w:rPr>
    </w:rPrDefault>
    <w:pPrDefault>
      <w:pPr>
        <w:spacing w:after="120"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A6573"/>
  </w:style>
  <w:style w:type="paragraph" w:styleId="Heading1">
    <w:name w:val="heading 1"/>
    <w:basedOn w:val="Normal"/>
    <w:next w:val="Normal"/>
    <w:link w:val="Heading1Char"/>
    <w:uiPriority w:val="9"/>
    <w:qFormat/>
    <w:rsid w:val="00E45E06"/>
    <w:pPr>
      <w:keepNext/>
      <w:keepLines/>
      <w:spacing w:before="400" w:after="40" w:line="240" w:lineRule="auto"/>
      <w:outlineLvl w:val="0"/>
    </w:pPr>
    <w:rPr>
      <w:rFonts w:asciiTheme="majorHAnsi" w:eastAsiaTheme="majorEastAsia" w:hAnsiTheme="majorHAnsi" w:cstheme="majorBidi"/>
      <w:color w:val="0A2F41" w:themeColor="accent1" w:themeShade="80"/>
      <w:sz w:val="36"/>
      <w:szCs w:val="36"/>
    </w:rPr>
  </w:style>
  <w:style w:type="paragraph" w:styleId="Heading2">
    <w:name w:val="heading 2"/>
    <w:basedOn w:val="Normal"/>
    <w:next w:val="Normal"/>
    <w:link w:val="Heading2Char"/>
    <w:uiPriority w:val="9"/>
    <w:unhideWhenUsed/>
    <w:qFormat/>
    <w:rsid w:val="00E45E06"/>
    <w:pPr>
      <w:keepNext/>
      <w:keepLines/>
      <w:spacing w:before="40" w:after="0" w:line="240"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45E06"/>
    <w:pPr>
      <w:keepNext/>
      <w:keepLines/>
      <w:spacing w:before="40" w:after="0" w:line="240" w:lineRule="auto"/>
      <w:outlineLvl w:val="2"/>
    </w:pPr>
    <w:rPr>
      <w:rFonts w:asciiTheme="majorHAnsi" w:eastAsiaTheme="majorEastAsia" w:hAnsiTheme="maj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45E06"/>
    <w:pPr>
      <w:keepNext/>
      <w:keepLines/>
      <w:spacing w:before="40" w:after="0"/>
      <w:outlineLvl w:val="3"/>
    </w:pPr>
    <w:rPr>
      <w:rFonts w:asciiTheme="majorHAnsi" w:eastAsiaTheme="majorEastAsia" w:hAnsiTheme="majorHAnsi" w:cstheme="majorBidi"/>
      <w:color w:val="0F4761" w:themeColor="accent1" w:themeShade="BF"/>
      <w:sz w:val="24"/>
      <w:szCs w:val="24"/>
    </w:rPr>
  </w:style>
  <w:style w:type="paragraph" w:styleId="Heading5">
    <w:name w:val="heading 5"/>
    <w:basedOn w:val="Normal"/>
    <w:next w:val="Normal"/>
    <w:link w:val="Heading5Char"/>
    <w:uiPriority w:val="9"/>
    <w:semiHidden/>
    <w:unhideWhenUsed/>
    <w:qFormat/>
    <w:rsid w:val="00E45E06"/>
    <w:pPr>
      <w:keepNext/>
      <w:keepLines/>
      <w:spacing w:before="40" w:after="0"/>
      <w:outlineLvl w:val="4"/>
    </w:pPr>
    <w:rPr>
      <w:rFonts w:asciiTheme="majorHAnsi" w:eastAsiaTheme="majorEastAsia" w:hAnsiTheme="majorHAnsi" w:cstheme="majorBidi"/>
      <w:caps/>
      <w:color w:val="0F4761" w:themeColor="accent1" w:themeShade="BF"/>
    </w:rPr>
  </w:style>
  <w:style w:type="paragraph" w:styleId="Heading6">
    <w:name w:val="heading 6"/>
    <w:basedOn w:val="Normal"/>
    <w:next w:val="Normal"/>
    <w:link w:val="Heading6Char"/>
    <w:uiPriority w:val="9"/>
    <w:semiHidden/>
    <w:unhideWhenUsed/>
    <w:qFormat/>
    <w:rsid w:val="00E45E06"/>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Heading7">
    <w:name w:val="heading 7"/>
    <w:basedOn w:val="Normal"/>
    <w:next w:val="Normal"/>
    <w:link w:val="Heading7Char"/>
    <w:uiPriority w:val="9"/>
    <w:semiHidden/>
    <w:unhideWhenUsed/>
    <w:qFormat/>
    <w:rsid w:val="00E45E06"/>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Heading8">
    <w:name w:val="heading 8"/>
    <w:basedOn w:val="Normal"/>
    <w:next w:val="Normal"/>
    <w:link w:val="Heading8Char"/>
    <w:uiPriority w:val="9"/>
    <w:semiHidden/>
    <w:unhideWhenUsed/>
    <w:qFormat/>
    <w:rsid w:val="00E45E06"/>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Heading9">
    <w:name w:val="heading 9"/>
    <w:basedOn w:val="Normal"/>
    <w:next w:val="Normal"/>
    <w:link w:val="Heading9Char"/>
    <w:uiPriority w:val="9"/>
    <w:semiHidden/>
    <w:unhideWhenUsed/>
    <w:qFormat/>
    <w:rsid w:val="00E45E06"/>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5E06"/>
    <w:rPr>
      <w:rFonts w:asciiTheme="majorHAnsi" w:eastAsiaTheme="majorEastAsia" w:hAnsiTheme="majorHAnsi" w:cstheme="majorBidi"/>
      <w:color w:val="0A2F41" w:themeColor="accent1" w:themeShade="80"/>
      <w:sz w:val="36"/>
      <w:szCs w:val="36"/>
    </w:rPr>
  </w:style>
  <w:style w:type="character" w:customStyle="1" w:styleId="Heading2Char">
    <w:name w:val="Heading 2 Char"/>
    <w:basedOn w:val="DefaultParagraphFont"/>
    <w:link w:val="Heading2"/>
    <w:uiPriority w:val="9"/>
    <w:rsid w:val="00E45E0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45E06"/>
    <w:rPr>
      <w:rFonts w:asciiTheme="majorHAnsi" w:eastAsiaTheme="majorEastAsia" w:hAnsiTheme="maj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45E06"/>
    <w:rPr>
      <w:rFonts w:asciiTheme="majorHAnsi" w:eastAsiaTheme="majorEastAsia" w:hAnsiTheme="majorHAnsi" w:cstheme="majorBidi"/>
      <w:color w:val="0F4761" w:themeColor="accent1" w:themeShade="BF"/>
      <w:sz w:val="24"/>
      <w:szCs w:val="24"/>
    </w:rPr>
  </w:style>
  <w:style w:type="character" w:customStyle="1" w:styleId="Heading5Char">
    <w:name w:val="Heading 5 Char"/>
    <w:basedOn w:val="DefaultParagraphFont"/>
    <w:link w:val="Heading5"/>
    <w:uiPriority w:val="9"/>
    <w:semiHidden/>
    <w:rsid w:val="00E45E06"/>
    <w:rPr>
      <w:rFonts w:asciiTheme="majorHAnsi" w:eastAsiaTheme="majorEastAsia" w:hAnsiTheme="majorHAnsi" w:cstheme="majorBidi"/>
      <w:caps/>
      <w:color w:val="0F4761" w:themeColor="accent1" w:themeShade="BF"/>
    </w:rPr>
  </w:style>
  <w:style w:type="character" w:customStyle="1" w:styleId="Heading6Char">
    <w:name w:val="Heading 6 Char"/>
    <w:basedOn w:val="DefaultParagraphFont"/>
    <w:link w:val="Heading6"/>
    <w:uiPriority w:val="9"/>
    <w:semiHidden/>
    <w:rsid w:val="00E45E06"/>
    <w:rPr>
      <w:rFonts w:asciiTheme="majorHAnsi" w:eastAsiaTheme="majorEastAsia" w:hAnsiTheme="majorHAnsi" w:cstheme="majorBidi"/>
      <w:i/>
      <w:iCs/>
      <w:caps/>
      <w:color w:val="0A2F41" w:themeColor="accent1" w:themeShade="80"/>
    </w:rPr>
  </w:style>
  <w:style w:type="character" w:customStyle="1" w:styleId="Heading7Char">
    <w:name w:val="Heading 7 Char"/>
    <w:basedOn w:val="DefaultParagraphFont"/>
    <w:link w:val="Heading7"/>
    <w:uiPriority w:val="9"/>
    <w:semiHidden/>
    <w:rsid w:val="00E45E06"/>
    <w:rPr>
      <w:rFonts w:asciiTheme="majorHAnsi" w:eastAsiaTheme="majorEastAsia" w:hAnsiTheme="majorHAnsi" w:cstheme="majorBidi"/>
      <w:b/>
      <w:bCs/>
      <w:color w:val="0A2F41" w:themeColor="accent1" w:themeShade="80"/>
    </w:rPr>
  </w:style>
  <w:style w:type="character" w:customStyle="1" w:styleId="Heading8Char">
    <w:name w:val="Heading 8 Char"/>
    <w:basedOn w:val="DefaultParagraphFont"/>
    <w:link w:val="Heading8"/>
    <w:uiPriority w:val="9"/>
    <w:semiHidden/>
    <w:rsid w:val="00E45E06"/>
    <w:rPr>
      <w:rFonts w:asciiTheme="majorHAnsi" w:eastAsiaTheme="majorEastAsia" w:hAnsiTheme="majorHAnsi" w:cstheme="majorBidi"/>
      <w:b/>
      <w:bCs/>
      <w:i/>
      <w:iCs/>
      <w:color w:val="0A2F41" w:themeColor="accent1" w:themeShade="80"/>
    </w:rPr>
  </w:style>
  <w:style w:type="character" w:customStyle="1" w:styleId="Heading9Char">
    <w:name w:val="Heading 9 Char"/>
    <w:basedOn w:val="DefaultParagraphFont"/>
    <w:link w:val="Heading9"/>
    <w:uiPriority w:val="9"/>
    <w:semiHidden/>
    <w:rsid w:val="00E45E06"/>
    <w:rPr>
      <w:rFonts w:asciiTheme="majorHAnsi" w:eastAsiaTheme="majorEastAsia" w:hAnsiTheme="majorHAnsi" w:cstheme="majorBidi"/>
      <w:i/>
      <w:iCs/>
      <w:color w:val="0A2F41" w:themeColor="accent1" w:themeShade="80"/>
    </w:rPr>
  </w:style>
  <w:style w:type="paragraph" w:styleId="Title">
    <w:name w:val="Title"/>
    <w:basedOn w:val="Normal"/>
    <w:next w:val="Normal"/>
    <w:link w:val="TitleChar"/>
    <w:uiPriority w:val="10"/>
    <w:qFormat/>
    <w:rsid w:val="00E45E06"/>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leChar">
    <w:name w:val="Title Char"/>
    <w:basedOn w:val="DefaultParagraphFont"/>
    <w:link w:val="Title"/>
    <w:uiPriority w:val="10"/>
    <w:rsid w:val="00E45E06"/>
    <w:rPr>
      <w:rFonts w:asciiTheme="majorHAnsi" w:eastAsiaTheme="majorEastAsia" w:hAnsiTheme="majorHAnsi" w:cstheme="majorBidi"/>
      <w:caps/>
      <w:color w:val="0E2841" w:themeColor="text2"/>
      <w:spacing w:val="-15"/>
      <w:sz w:val="72"/>
      <w:szCs w:val="72"/>
    </w:rPr>
  </w:style>
  <w:style w:type="paragraph" w:styleId="Subtitle">
    <w:name w:val="Subtitle"/>
    <w:basedOn w:val="Normal"/>
    <w:next w:val="Normal"/>
    <w:link w:val="SubtitleChar"/>
    <w:uiPriority w:val="11"/>
    <w:qFormat/>
    <w:rsid w:val="00E45E06"/>
    <w:pPr>
      <w:numPr>
        <w:ilvl w:val="1"/>
      </w:numPr>
      <w:spacing w:after="240" w:line="240" w:lineRule="auto"/>
    </w:pPr>
    <w:rPr>
      <w:rFonts w:asciiTheme="majorHAnsi" w:eastAsiaTheme="majorEastAsia" w:hAnsiTheme="majorHAnsi" w:cstheme="majorBidi"/>
      <w:color w:val="156082" w:themeColor="accent1"/>
      <w:sz w:val="28"/>
      <w:szCs w:val="28"/>
    </w:rPr>
  </w:style>
  <w:style w:type="character" w:customStyle="1" w:styleId="SubtitleChar">
    <w:name w:val="Subtitle Char"/>
    <w:basedOn w:val="DefaultParagraphFont"/>
    <w:link w:val="Subtitle"/>
    <w:uiPriority w:val="11"/>
    <w:rsid w:val="00E45E06"/>
    <w:rPr>
      <w:rFonts w:asciiTheme="majorHAnsi" w:eastAsiaTheme="majorEastAsia" w:hAnsiTheme="majorHAnsi" w:cstheme="majorBidi"/>
      <w:color w:val="156082" w:themeColor="accent1"/>
      <w:sz w:val="28"/>
      <w:szCs w:val="28"/>
    </w:rPr>
  </w:style>
  <w:style w:type="paragraph" w:styleId="Quote">
    <w:name w:val="Quote"/>
    <w:basedOn w:val="Normal"/>
    <w:next w:val="Normal"/>
    <w:link w:val="QuoteChar"/>
    <w:uiPriority w:val="29"/>
    <w:qFormat/>
    <w:rsid w:val="00E45E06"/>
    <w:pPr>
      <w:spacing w:before="120"/>
      <w:ind w:left="720"/>
    </w:pPr>
    <w:rPr>
      <w:color w:val="0E2841" w:themeColor="text2"/>
      <w:sz w:val="24"/>
      <w:szCs w:val="24"/>
    </w:rPr>
  </w:style>
  <w:style w:type="character" w:customStyle="1" w:styleId="QuoteChar">
    <w:name w:val="Quote Char"/>
    <w:basedOn w:val="DefaultParagraphFont"/>
    <w:link w:val="Quote"/>
    <w:uiPriority w:val="29"/>
    <w:rsid w:val="00E45E06"/>
    <w:rPr>
      <w:color w:val="0E2841" w:themeColor="text2"/>
      <w:sz w:val="24"/>
      <w:szCs w:val="24"/>
    </w:rPr>
  </w:style>
  <w:style w:type="paragraph" w:styleId="ListParagraph">
    <w:name w:val="List Paragraph"/>
    <w:basedOn w:val="Normal"/>
    <w:uiPriority w:val="34"/>
    <w:qFormat/>
    <w:rsid w:val="004B071D"/>
    <w:pPr>
      <w:ind w:left="720"/>
      <w:contextualSpacing/>
    </w:pPr>
  </w:style>
  <w:style w:type="character" w:styleId="IntenseEmphasis">
    <w:name w:val="Intense Emphasis"/>
    <w:basedOn w:val="DefaultParagraphFont"/>
    <w:uiPriority w:val="21"/>
    <w:qFormat/>
    <w:rsid w:val="00E45E06"/>
    <w:rPr>
      <w:b/>
      <w:bCs/>
      <w:i/>
      <w:iCs/>
    </w:rPr>
  </w:style>
  <w:style w:type="paragraph" w:styleId="IntenseQuote">
    <w:name w:val="Intense Quote"/>
    <w:basedOn w:val="Normal"/>
    <w:next w:val="Normal"/>
    <w:link w:val="IntenseQuoteChar"/>
    <w:uiPriority w:val="30"/>
    <w:qFormat/>
    <w:rsid w:val="00E45E06"/>
    <w:pPr>
      <w:spacing w:before="100" w:beforeAutospacing="1" w:after="240"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IntenseQuoteChar">
    <w:name w:val="Intense Quote Char"/>
    <w:basedOn w:val="DefaultParagraphFont"/>
    <w:link w:val="IntenseQuote"/>
    <w:uiPriority w:val="30"/>
    <w:rsid w:val="00E45E06"/>
    <w:rPr>
      <w:rFonts w:asciiTheme="majorHAnsi" w:eastAsiaTheme="majorEastAsia" w:hAnsiTheme="majorHAnsi" w:cstheme="majorBidi"/>
      <w:color w:val="0E2841" w:themeColor="text2"/>
      <w:spacing w:val="-6"/>
      <w:sz w:val="32"/>
      <w:szCs w:val="32"/>
    </w:rPr>
  </w:style>
  <w:style w:type="character" w:styleId="IntenseReference">
    <w:name w:val="Intense Reference"/>
    <w:basedOn w:val="DefaultParagraphFont"/>
    <w:uiPriority w:val="32"/>
    <w:qFormat/>
    <w:rsid w:val="00E45E06"/>
    <w:rPr>
      <w:b/>
      <w:bCs/>
      <w:smallCaps/>
      <w:color w:val="0E2841" w:themeColor="text2"/>
      <w:u w:val="single"/>
    </w:rPr>
  </w:style>
  <w:style w:type="paragraph" w:styleId="Bibliography">
    <w:name w:val="Bibliography"/>
    <w:basedOn w:val="Normal"/>
    <w:next w:val="Normal"/>
    <w:uiPriority w:val="37"/>
    <w:unhideWhenUsed/>
    <w:rsid w:val="000813BA"/>
    <w:pPr>
      <w:spacing w:after="0" w:line="480" w:lineRule="auto"/>
      <w:ind w:left="720" w:hanging="720"/>
    </w:pPr>
  </w:style>
  <w:style w:type="paragraph" w:styleId="Caption">
    <w:name w:val="caption"/>
    <w:basedOn w:val="Normal"/>
    <w:next w:val="Normal"/>
    <w:uiPriority w:val="35"/>
    <w:semiHidden/>
    <w:unhideWhenUsed/>
    <w:qFormat/>
    <w:rsid w:val="00E45E06"/>
    <w:pPr>
      <w:spacing w:line="240" w:lineRule="auto"/>
    </w:pPr>
    <w:rPr>
      <w:b/>
      <w:bCs/>
      <w:smallCaps/>
      <w:color w:val="0E2841" w:themeColor="text2"/>
    </w:rPr>
  </w:style>
  <w:style w:type="character" w:styleId="Strong">
    <w:name w:val="Strong"/>
    <w:basedOn w:val="DefaultParagraphFont"/>
    <w:uiPriority w:val="22"/>
    <w:qFormat/>
    <w:rsid w:val="00E45E06"/>
    <w:rPr>
      <w:b/>
      <w:bCs/>
    </w:rPr>
  </w:style>
  <w:style w:type="character" w:styleId="Emphasis">
    <w:name w:val="Emphasis"/>
    <w:basedOn w:val="DefaultParagraphFont"/>
    <w:uiPriority w:val="20"/>
    <w:qFormat/>
    <w:rsid w:val="00E45E06"/>
    <w:rPr>
      <w:i/>
      <w:iCs/>
    </w:rPr>
  </w:style>
  <w:style w:type="paragraph" w:styleId="NoSpacing">
    <w:name w:val="No Spacing"/>
    <w:uiPriority w:val="1"/>
    <w:qFormat/>
    <w:rsid w:val="00E45E06"/>
    <w:pPr>
      <w:spacing w:after="0" w:line="240" w:lineRule="auto"/>
    </w:pPr>
  </w:style>
  <w:style w:type="character" w:styleId="SubtleEmphasis">
    <w:name w:val="Subtle Emphasis"/>
    <w:basedOn w:val="DefaultParagraphFont"/>
    <w:uiPriority w:val="19"/>
    <w:qFormat/>
    <w:rsid w:val="00E45E06"/>
    <w:rPr>
      <w:i/>
      <w:iCs/>
      <w:color w:val="595959" w:themeColor="text1" w:themeTint="A6"/>
    </w:rPr>
  </w:style>
  <w:style w:type="character" w:styleId="SubtleReference">
    <w:name w:val="Subtle Reference"/>
    <w:basedOn w:val="DefaultParagraphFont"/>
    <w:uiPriority w:val="31"/>
    <w:qFormat/>
    <w:rsid w:val="00E45E06"/>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E45E06"/>
    <w:rPr>
      <w:b/>
      <w:bCs/>
      <w:smallCaps/>
      <w:spacing w:val="10"/>
    </w:rPr>
  </w:style>
  <w:style w:type="paragraph" w:styleId="TOCHeading">
    <w:name w:val="TOC Heading"/>
    <w:basedOn w:val="Heading1"/>
    <w:next w:val="Normal"/>
    <w:uiPriority w:val="39"/>
    <w:semiHidden/>
    <w:unhideWhenUsed/>
    <w:qFormat/>
    <w:rsid w:val="00E45E06"/>
    <w:pPr>
      <w:outlineLvl w:val="9"/>
    </w:pPr>
  </w:style>
  <w:style w:type="character" w:styleId="Hyperlink">
    <w:name w:val="Hyperlink"/>
    <w:basedOn w:val="DefaultParagraphFont"/>
    <w:uiPriority w:val="99"/>
    <w:unhideWhenUsed/>
    <w:rsid w:val="00DB6E6A"/>
    <w:rPr>
      <w:color w:val="467886" w:themeColor="hyperlink"/>
      <w:u w:val="single"/>
    </w:rPr>
  </w:style>
  <w:style w:type="character" w:styleId="UnresolvedMention">
    <w:name w:val="Unresolved Mention"/>
    <w:basedOn w:val="DefaultParagraphFont"/>
    <w:uiPriority w:val="99"/>
    <w:semiHidden/>
    <w:unhideWhenUsed/>
    <w:rsid w:val="00DB6E6A"/>
    <w:rPr>
      <w:color w:val="605E5C"/>
      <w:shd w:val="clear" w:color="auto" w:fill="E1DFDD"/>
    </w:rPr>
  </w:style>
  <w:style w:type="paragraph" w:styleId="NormalWeb">
    <w:name w:val="Normal (Web)"/>
    <w:basedOn w:val="Normal"/>
    <w:uiPriority w:val="99"/>
    <w:semiHidden/>
    <w:unhideWhenUsed/>
    <w:rsid w:val="00577065"/>
    <w:rPr>
      <w:rFonts w:ascii="Times New Roman" w:hAnsi="Times New Roman" w:cs="Times New Roman"/>
      <w:sz w:val="24"/>
      <w:szCs w:val="24"/>
    </w:rPr>
  </w:style>
  <w:style w:type="paragraph" w:styleId="Header">
    <w:name w:val="header"/>
    <w:basedOn w:val="Normal"/>
    <w:link w:val="HeaderChar"/>
    <w:uiPriority w:val="99"/>
    <w:unhideWhenUsed/>
    <w:rsid w:val="005E2D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2D9A"/>
  </w:style>
  <w:style w:type="paragraph" w:styleId="Footer">
    <w:name w:val="footer"/>
    <w:basedOn w:val="Normal"/>
    <w:link w:val="FooterChar"/>
    <w:uiPriority w:val="99"/>
    <w:unhideWhenUsed/>
    <w:rsid w:val="005E2D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2D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B048E0-09C7-40FA-A576-A1498A766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5</TotalTime>
  <Pages>17</Pages>
  <Words>18431</Words>
  <Characters>105062</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eshwari Kumari</dc:creator>
  <cp:keywords/>
  <dc:description/>
  <cp:lastModifiedBy>SDI 1084</cp:lastModifiedBy>
  <cp:revision>366</cp:revision>
  <cp:lastPrinted>2026-02-26T17:09:00Z</cp:lastPrinted>
  <dcterms:created xsi:type="dcterms:W3CDTF">2026-02-28T08:56:00Z</dcterms:created>
  <dcterms:modified xsi:type="dcterms:W3CDTF">2026-03-11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NtCVRTO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